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2772D" w:rsidRPr="00061ADB" w:rsidRDefault="0072772D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r w:rsidRPr="00061ADB">
        <w:rPr>
          <w:rFonts w:ascii="Times New Roman" w:hAnsi="Times New Roman" w:cs="Times New Roman"/>
          <w:b/>
          <w:sz w:val="24"/>
          <w:szCs w:val="24"/>
          <w:lang w:val="fr-FR"/>
        </w:rPr>
        <w:t>Citation</w:t>
      </w:r>
      <w:r w:rsidR="001F6DF5" w:rsidRPr="00061ADB">
        <w:rPr>
          <w:rFonts w:ascii="Times New Roman" w:hAnsi="Times New Roman" w:cs="Times New Roman"/>
          <w:b/>
          <w:sz w:val="24"/>
          <w:szCs w:val="24"/>
          <w:lang w:val="fr-FR"/>
        </w:rPr>
        <w:t xml:space="preserve"> (AERJ)</w:t>
      </w:r>
    </w:p>
    <w:p w:rsidR="002926F0" w:rsidRPr="00F85552" w:rsidRDefault="00172392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F57E73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0rsFx47Y","properties":{"formattedCitation":" (\\uc0\\u21513{}\\uc0\\u30000{} 2005; \\uc0\\u23567{}\\uc0\\u24029{}\\uc0\\u12539{}\\uc0\\u35199{}\\uc0\\u26449{} 2008; \\uc0\\u23567{}\\uc0\\u28580{}\\uc0\\u12539{}\\uc0\\u23567{}\\uc0\\u37326{}\\uc0\\u12539{}\\uc0\\u36817{}\\uc0\\u26862{}\\uc0\\u12539{}\\uc0\\u21916{}\\uc0\\u22810{} 2008; \\uc0\\u23665{}\\uc0\\u30000{} 2009; 2010; \\uc0\\u28580{}\\uc0\\u26449{}\\uc0\\u12539{}\\uc0\\u20234{}\\uc0\\u34276{}\\uc0\\u12539{}\\uc0\\u20493{}\\uc0\\u36062{}\\uc0\\u12539{}\\uc0\\u21513{}\\uc0\\u30000{}\\uc0\\u12539{}\\uc0\\u31282{}\\uc0\\u22435{} 2010; \\uc0\\u28580{}\\uc0\\u26449{}\\uc0\\u12539{}\\uc0\\u40658{}\\uc0\\u30000{}\\uc0\\u12539{}\\uc0\\u26085{}\\uc0\\u19979{}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\\uc0\\u37096{}\\uc0\\u12539{}\\uc0\\u23665{}\\uc0\\u26412{}\\uc0\\u12539{}\\uc0\\u26862{}\\uc0\\u19979{} 2014)","plainCitation":" (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5; 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・西村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・小野・近森・喜多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9; 2010; 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・伊藤・倍賞・吉田・稲垣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10; 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・黒田・日下部・山本・森下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14)","noteIndex":0},"citationItems":[{"id":5082,"uris":["http://zotero.org/users/2816249/items/9BAFIWVJ"],"itemData":{"id":5082,"type":"chapter","container-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開発論―理論と実践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よしだ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1-140","publisher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有斐閣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高等教育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和浩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横関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祐見子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5"]]},"citation-key":"yoshida2005"}},{"id":5081,"uris":["http://zotero.org/users/2816249/items/94VENHQ6"],"itemData":{"id":5081,"type":"book","language":"ja","note":"name-kana: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がわ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学文社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途上国における基礎教育支援―国際的潮流と日本の援助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―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ditor":[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啓一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西村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幹子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gawa2008"}},{"id":5085,"uris":["http://zotero.org/users/2816249/items/S2DBAPQI"],"itemData":{"id":5085,"type":"article-journal","container-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協力研究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ue":"3","language":"ja","note":"name-kana: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ざわ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1-16","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の大学による基礎教育開発に資する自立的研究への支援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: 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ウガンダにおける事例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大成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野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由美子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近森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憲助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喜多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雅一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zawa2008"}},{"id":5080,"uris":["http://zotero.org/users/2816249/items/BVWRPTDH"],"itemData":{"id":5080,"type":"book","ISBN":"4-7944-5040-0","language":"ja","note":"name-kana: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やまだ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創成社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協力と学校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: 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におけるまなびの現場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肖子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9"]]},"citation-key":"yamada2009"}},{"id":5077,"uris":["http://zotero.org/users/2816249/items/M7GI6NSJ"],"itemData":{"id":5077,"type":"article-journal","container-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やまだ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-23","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の歴史的展開と現在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-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真の地域理解に向けて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1","author":[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肖子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0"]]},"citation-key":"yamada2010"}},{"id":5078,"uris":["http://zotero.org/users/2816249/items/Z9EABZEA"],"itemData":{"id":5078,"type":"article-journal","container-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さわむら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24-40","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ケニアの初等教育分野における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&lt; 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マルチ・フィールドワーク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&gt; 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の試み―アフリカにおける複眼的な子ども研究をめざして―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1","author":[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信英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伊藤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瑞規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倍賞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佑里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孝之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稲垣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陽平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0"]]},"citation-key":"sawamura2010"}},{"id":5079,"uris":["http://zotero.org/users/2816249/items/R5RCA65E"],"itemData":{"id":5079,"type":"article-journal","container-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さわむら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97-119","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困難な状況にある子どもの教育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5","author":[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信英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日下部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光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本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香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森下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稔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4"]]},"citation-key":"sawamura2014"}}],"schema":"https://github.com/citation-style-language/sch</w:instrText>
      </w:r>
      <w:r w:rsidR="00F57E73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F57E73" w:rsidRPr="00F57E73">
        <w:rPr>
          <w:rFonts w:ascii="Times New Roman" w:hAnsi="Times New Roman" w:cs="Times New Roman"/>
          <w:sz w:val="24"/>
          <w:szCs w:val="24"/>
        </w:rPr>
        <w:t xml:space="preserve"> (</w:t>
      </w:r>
      <w:r w:rsidR="00F57E73" w:rsidRPr="00F57E73">
        <w:rPr>
          <w:rFonts w:ascii="Times New Roman" w:hAnsi="Times New Roman" w:cs="Times New Roman"/>
          <w:sz w:val="24"/>
          <w:szCs w:val="24"/>
        </w:rPr>
        <w:t>吉田</w:t>
      </w:r>
      <w:r w:rsidR="00F57E73" w:rsidRPr="00F57E73">
        <w:rPr>
          <w:rFonts w:ascii="Times New Roman" w:hAnsi="Times New Roman" w:cs="Times New Roman"/>
          <w:sz w:val="24"/>
          <w:szCs w:val="24"/>
        </w:rPr>
        <w:t xml:space="preserve"> 2005; </w:t>
      </w:r>
      <w:r w:rsidR="00F57E73" w:rsidRPr="00F57E73">
        <w:rPr>
          <w:rFonts w:ascii="Times New Roman" w:hAnsi="Times New Roman" w:cs="Times New Roman"/>
          <w:sz w:val="24"/>
          <w:szCs w:val="24"/>
        </w:rPr>
        <w:t>小川・西村</w:t>
      </w:r>
      <w:r w:rsidR="00F57E73" w:rsidRPr="00F57E73">
        <w:rPr>
          <w:rFonts w:ascii="Times New Roman" w:hAnsi="Times New Roman" w:cs="Times New Roman"/>
          <w:sz w:val="24"/>
          <w:szCs w:val="24"/>
        </w:rPr>
        <w:t xml:space="preserve"> 2008; </w:t>
      </w:r>
      <w:r w:rsidR="00F57E73" w:rsidRPr="00F57E73">
        <w:rPr>
          <w:rFonts w:ascii="Times New Roman" w:hAnsi="Times New Roman" w:cs="Times New Roman"/>
          <w:sz w:val="24"/>
          <w:szCs w:val="24"/>
        </w:rPr>
        <w:t>小澤・小野・近森・喜多</w:t>
      </w:r>
      <w:r w:rsidR="00F57E73" w:rsidRPr="00F57E73">
        <w:rPr>
          <w:rFonts w:ascii="Times New Roman" w:hAnsi="Times New Roman" w:cs="Times New Roman"/>
          <w:sz w:val="24"/>
          <w:szCs w:val="24"/>
        </w:rPr>
        <w:t xml:space="preserve"> 2008; </w:t>
      </w:r>
      <w:r w:rsidR="00F57E73" w:rsidRPr="00F57E73">
        <w:rPr>
          <w:rFonts w:ascii="Times New Roman" w:hAnsi="Times New Roman" w:cs="Times New Roman"/>
          <w:sz w:val="24"/>
          <w:szCs w:val="24"/>
        </w:rPr>
        <w:t>山田</w:t>
      </w:r>
      <w:r w:rsidR="00F57E73" w:rsidRPr="00F57E73">
        <w:rPr>
          <w:rFonts w:ascii="Times New Roman" w:hAnsi="Times New Roman" w:cs="Times New Roman"/>
          <w:sz w:val="24"/>
          <w:szCs w:val="24"/>
        </w:rPr>
        <w:t xml:space="preserve"> 2009; 2010; </w:t>
      </w:r>
      <w:r w:rsidR="00F57E73" w:rsidRPr="00F57E73">
        <w:rPr>
          <w:rFonts w:ascii="Times New Roman" w:hAnsi="Times New Roman" w:cs="Times New Roman"/>
          <w:sz w:val="24"/>
          <w:szCs w:val="24"/>
        </w:rPr>
        <w:t>澤村・伊藤・倍賞・吉田・稲垣</w:t>
      </w:r>
      <w:r w:rsidR="00F57E73" w:rsidRPr="00F57E73">
        <w:rPr>
          <w:rFonts w:ascii="Times New Roman" w:hAnsi="Times New Roman" w:cs="Times New Roman"/>
          <w:sz w:val="24"/>
          <w:szCs w:val="24"/>
        </w:rPr>
        <w:t xml:space="preserve"> 2010; </w:t>
      </w:r>
      <w:r w:rsidR="00F57E73" w:rsidRPr="00F57E73">
        <w:rPr>
          <w:rFonts w:ascii="Times New Roman" w:hAnsi="Times New Roman" w:cs="Times New Roman"/>
          <w:sz w:val="24"/>
          <w:szCs w:val="24"/>
        </w:rPr>
        <w:t>澤村・黒田・日下部・山本・森下</w:t>
      </w:r>
      <w:r w:rsidR="00F57E73" w:rsidRPr="00F57E73">
        <w:rPr>
          <w:rFonts w:ascii="Times New Roman" w:hAnsi="Times New Roman" w:cs="Times New Roman"/>
          <w:sz w:val="24"/>
          <w:szCs w:val="24"/>
        </w:rPr>
        <w:t xml:space="preserve"> 2014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172392" w:rsidRPr="00F85552" w:rsidRDefault="0072772D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F57E73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uETSqWaP","properties":{"formattedCitation":" (King 2000; Kitamura 2007; Sakaue, Ogawa &amp; Sawamura 2021; Sifuna &amp; Sawamura 2010; Sifuna, Sawamura, Shimada &amp; Malenya 2015)","plainCitation":" (King 2000; Kitamura 2007; Sakaue, Ogawa &amp; Sawamura 2021; Sifuna &amp; Sawamura 2010; Sifuna, Sawamura, Shimada &amp; Malenya 2015)","noteIndex":0},"citationItems":[{"id":5086,"uris":["http://zotero.org/users/2816249/items/E5YFVT25"],"itemData":{"id":5086,"type":"article-journal","container-title":"Journal of International Cooperation in Education","DOI":"http://doi.org/10.15027/34134","ISSN":"1344-2996","issue":"2","journalAbbreviation":"Journal of International Cooperation in Education","page":"23-48","title":"Towards knowledge-based aid: a new way of working or a new North-South divide?","volume":"3","author":[{"family":"King","given":"Kenneth"}],"issued":{"date-parts":[["2000"]]},"citation-key":"king2000"}},{"id":5084,"uris":["http://zotero.org/users/2816249/items/A4KV5GRE"],"itemData":{"id":5084,"type":"chapter","container-title":"Education for All: Global Promises, National Challenges","event-place":"Oxford","page":"33-74","publisher":"Elsevier","publisher-place":"Oxford","title":"The Political Dimension of International Cooperation in Education: Mechanisms of Global Governance to Promote Education for All","author":[{"family":"Kitamura","given":"Yuto"}],"editor":[{"family":"Baker","given":"David"},{"family":"Wiseman","given":"Alexander"}],"issued":{"date-parts":[["2007"]]},"citation-key":"kitamura2007"}},{"id":5076,"uris":["http://zotero.org/users/2816249/items/BJFJQBQU"],"itemData":{"id":5076,"type":"article-journal","container-title":"Africa Educational Research Journal","ISSN":"2185-8268","journalAbbreviation":"Africa Educational Research Journal","note":"publisher: Japan Society for Africa Educational Research","page":"4-18","title":"Inequality in Learning Engagements Amid the COVID-19 Pandemic: A Comparative Study of Kenya, Uganda, and Malawi","volume":"12","author":[{"family":"Sakaue","given":"Katsuki"},{"family":"Ogawa","given":"Miku"},{"family":"Sawamura","given":"Nobuhide"}],"issued":{"date-parts":[["2021"]]},"citation-key":"sakaue2021"}},{"id":5083,"uris":["http://zotero.org/users/2816249/items/JNRNWX57"],"itemData":{"id":5083,"type":"book","event-place":"New York","publisher":"Nova Science Publishers","publisher-place":"New York","title":"Challenges of quality education in Sub-Saharan African countries","author":[{"family":"Sifuna","given":"Daniel N"},{"family":"Sawamura","given":"Nobuhide"}],"issued":{"date-parts":[["2010"]]},"citation-key":"sifuna2010"}},{"id":5087,"uris":["http://zotero.org/users/2816249/items/EQPIJJ8P"],"itemData":{"id":5087,"type":"chapter","container-title":"Comparative Analysis on Universal Primary Education Policy and Practice in Sub-Saharan Africa","ISBN":"94-6300-025-9","page":"135-153","publisher":"Brill","title":"UPE Policy and Quality of Education in Kenya","author":[{"family":"Sifuna","given":"Daniel N"},{"family":"Sawamura","given":"Nobuhide"},{"family":"Shimada","given":"Kentaro"},{"family":"Malenya","given":"Francis L"}],"editor":[{"family":"Ogawa","given":"Keiichi"},{"family":"Nishimura","given":"Mikiko"}],"issued":{"date-parts":[["2015"]]},"citation-key":"sifuna2015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F57E73" w:rsidRPr="00F57E73">
        <w:rPr>
          <w:rFonts w:ascii="Calibri" w:hAnsi="Calibri" w:cs="Calibri"/>
          <w:sz w:val="24"/>
          <w:lang w:val="fr-FR"/>
        </w:rPr>
        <w:t xml:space="preserve"> (King 2000; Kitamura 2007; Sakaue, Ogawa &amp; Sawamura 2021; Sifuna &amp; Sawamura 2010; Sifuna, Sawamura, Shimada &amp; Malenya 2015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075D36" w:rsidRPr="00F85552" w:rsidRDefault="00075D36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t>吉田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947A90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z41iHjKD","properties":{"formattedCitation":" (2005)","plainCitation":" (2005)","noteIndex":0},"citationItems":[{"id":5082,"uris":["http://zotero.org/users/2816249/items/9BAFIWVJ"],"itemData":{"id":5082,"type</w:instrText>
      </w:r>
      <w:r w:rsidR="00947A9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:"chapter","container-title":"</w:instrText>
      </w:r>
      <w:r w:rsidR="00947A9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開発論―理論と実践</w:instrText>
      </w:r>
      <w:r w:rsidR="00947A9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947A9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よしだ</w:instrText>
      </w:r>
      <w:r w:rsidR="00947A9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1-140","publisher":"</w:instrText>
      </w:r>
      <w:r w:rsidR="00947A9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有斐閣</w:instrText>
      </w:r>
      <w:r w:rsidR="00947A9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947A9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高等教育</w:instrText>
      </w:r>
      <w:r w:rsidR="00947A9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947A9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947A9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947A9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和浩</w:instrText>
      </w:r>
      <w:r w:rsidR="00947A9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947A9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947A9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947A9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947A9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947A9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横関</w:instrText>
      </w:r>
      <w:r w:rsidR="00947A9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947A9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祐見子</w:instrText>
      </w:r>
      <w:r w:rsidR="00947A9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</w:instrText>
      </w:r>
      <w:r w:rsidR="00947A90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"date-parts":[["2005"]]},"citation-key":"yoshida2005"},"suppress-author":true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F57E73" w:rsidRPr="00F57E73">
        <w:rPr>
          <w:rFonts w:ascii="Times New Roman" w:hAnsi="Times New Roman" w:cs="Times New Roman"/>
          <w:sz w:val="24"/>
          <w:lang w:val="fr-FR"/>
        </w:rPr>
        <w:t xml:space="preserve"> (2005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  <w:r w:rsidR="00BB34FD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t xml:space="preserve"> </w:t>
      </w:r>
    </w:p>
    <w:p w:rsidR="00490EA1" w:rsidRPr="00F85552" w:rsidRDefault="00BB34FD">
      <w:pPr>
        <w:rPr>
          <w:rFonts w:ascii="Times New Roman" w:eastAsia="ＭＳ 明朝" w:hAnsi="Times New Roman" w:cs="Times New Roman"/>
          <w:sz w:val="24"/>
          <w:szCs w:val="24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F57E73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hciEhMAa","properties":{"formattedCitation":" (\\uc0\\u21513{}\\uc0\\u30000{} 2005; \\uc0\\u23567{}\\uc0\\u28580{}\\uc0\\u12411{}\\uc0\\u12363{} 2008; \\uc0\\u23567{}\\uc0\\u24029{}\\uc0\\u12539{}\\uc0\\u3519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9{}\\uc0\\u26449{} 2008)","plainCitation":" (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5; 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ほか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・西村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)","noteIndex":0},"citationItems":[{"id":5082,"uris":["http://zotero.org/users/2816249/items/9BAFIWVJ"],"itemData":{"id":5082,"type":"chapter","container-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開発論―理論と実践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よしだ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1-140","publisher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有斐閣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高等教育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和浩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横関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祐見子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5"]]},"citation-key":"yoshida2005"}},{"id":5085,"uris":["http://zotero.org/users/2816249/items/S2DBAPQI"],"itemData":{"id":5085,"type":"article-journal","container-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協力研究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ue":"3","language":"ja","note":"name-kana: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ざわ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1-16","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の大学による基礎教育開発に資する自立的研究への支援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: 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ウガンダにおける事例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大成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野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由美子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近森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憲助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喜多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雅一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zawa2008"}},{"id":5081,"uris":["http://zotero.org/users/2816249/items/94VENHQ6"],"itemData":{"id":5081,"type":"book","language":"ja","note":"name-kana: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がわ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学文社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途上国における基礎教育支援―国際的潮流と日本の援助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―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ditor":[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啓一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西村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幹子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</w:instrText>
      </w:r>
      <w:r w:rsidR="00F57E73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},"citation-key":"ogawa2008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F57E73" w:rsidRPr="00F57E73">
        <w:rPr>
          <w:rFonts w:ascii="Times New Roman" w:hAnsi="Times New Roman" w:cs="Times New Roman"/>
          <w:sz w:val="24"/>
          <w:szCs w:val="24"/>
          <w:lang w:val="fr-FR"/>
        </w:rPr>
        <w:t xml:space="preserve"> </w:t>
      </w:r>
      <w:r w:rsidR="00F57E73" w:rsidRPr="00F57E73">
        <w:rPr>
          <w:rFonts w:ascii="Times New Roman" w:hAnsi="Times New Roman" w:cs="Times New Roman"/>
          <w:sz w:val="24"/>
          <w:szCs w:val="24"/>
        </w:rPr>
        <w:t>(</w:t>
      </w:r>
      <w:r w:rsidR="00F57E73" w:rsidRPr="00F57E73">
        <w:rPr>
          <w:rFonts w:ascii="Times New Roman" w:hAnsi="Times New Roman" w:cs="Times New Roman"/>
          <w:sz w:val="24"/>
          <w:szCs w:val="24"/>
        </w:rPr>
        <w:t>吉田</w:t>
      </w:r>
      <w:r w:rsidR="00F57E73" w:rsidRPr="00F57E73">
        <w:rPr>
          <w:rFonts w:ascii="Times New Roman" w:hAnsi="Times New Roman" w:cs="Times New Roman"/>
          <w:sz w:val="24"/>
          <w:szCs w:val="24"/>
        </w:rPr>
        <w:t xml:space="preserve"> 2005; </w:t>
      </w:r>
      <w:r w:rsidR="00F57E73" w:rsidRPr="00F57E73">
        <w:rPr>
          <w:rFonts w:ascii="Times New Roman" w:hAnsi="Times New Roman" w:cs="Times New Roman"/>
          <w:sz w:val="24"/>
          <w:szCs w:val="24"/>
        </w:rPr>
        <w:t>小澤ほか</w:t>
      </w:r>
      <w:r w:rsidR="00F57E73" w:rsidRPr="00F57E73">
        <w:rPr>
          <w:rFonts w:ascii="Times New Roman" w:hAnsi="Times New Roman" w:cs="Times New Roman"/>
          <w:sz w:val="24"/>
          <w:szCs w:val="24"/>
        </w:rPr>
        <w:t xml:space="preserve"> 2008; </w:t>
      </w:r>
      <w:r w:rsidR="00F57E73" w:rsidRPr="00F57E73">
        <w:rPr>
          <w:rFonts w:ascii="Times New Roman" w:hAnsi="Times New Roman" w:cs="Times New Roman"/>
          <w:sz w:val="24"/>
          <w:szCs w:val="24"/>
        </w:rPr>
        <w:t>小川・西村</w:t>
      </w:r>
      <w:r w:rsidR="00F57E73" w:rsidRPr="00F57E73">
        <w:rPr>
          <w:rFonts w:ascii="Times New Roman" w:hAnsi="Times New Roman" w:cs="Times New Roman"/>
          <w:sz w:val="24"/>
          <w:szCs w:val="24"/>
        </w:rPr>
        <w:t xml:space="preserve"> 2008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D93519" w:rsidRDefault="00D93519">
      <w:pPr>
        <w:rPr>
          <w:rFonts w:ascii="Times New Roman" w:eastAsia="ＭＳ 明朝" w:hAnsi="Times New Roman" w:cs="Times New Roman"/>
          <w:sz w:val="24"/>
          <w:szCs w:val="24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F57E73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dNUsWEF4","properties":{"formattedCitation":" (\\uc0\\u21513{}\\uc0\\u30000{} 2005; \\uc0\\u23567{}\\uc0\\u24029{}\\uc0\\u12539{}\\uc0\\u35199{}\\uc0\\u26449{} 2008; \\uc0\\u23567{}\\uc0\\u28580{}\\uc0\\u1241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1{}\\uc0\\u12363{} 2008; \\uc0\\u23665{}\\uc0\\u30000{} 2009; 2010; \\uc0\\u28580{}\\uc0\\u26449{}\\uc0\\u12411{}\\uc0\\u12363{} 2010; 2014)","plainCitation":" (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5; 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・西村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ほか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9; 2010; 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ほか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10; 2014)","noteIndex":0},"citationItems":[{"id":5082,"uris":["http://zotero.org/users/2816249/items/9BAFIWVJ"],"itemData":{"id":5082,"type":"chapter","container-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開発論―理論と実践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よしだ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1-140","publisher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有斐閣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高等教育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和浩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横関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祐見子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5"]]},"citation-key":"yoshida2005"}},{"id":5081,"uris":["http://zotero.org/users/2816249/items/94VENHQ6"],"itemData":{"id":5081,"type":"book","language":"ja","note":"name-kana: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がわ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学文社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途上国における基礎教育支援―国際的潮流と日本の援助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―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ditor":[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啓一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西村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幹子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gawa2008"}},{"id":5085,"uris":["http://zotero.org/users/2816249/items/S2DBAPQI"],"itemData":{"id":5085,"type":"article-journal","container-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協力研究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ue":"3","language":"ja","note":"name-kana: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ざわ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1-16","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の大学による基礎教育開発に資する自立的研究への支援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: 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ウガンダにおける事例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大成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野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由美子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近森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憲助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喜多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雅一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zawa2008"}},{"id":5080,"uris":["http://zotero.org/users/2816249/items/BVWRPTDH"],"itemData":{"id":5080,"type":"book","ISBN":"4-7944-5040-0","language":"ja","note":"name-kana: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やまだ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創成社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協力と学校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: 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におけるまなびの現場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肖子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9"]]},"citation-key":"yamada2009"}},{"id":5077,"uris":["http://zotero.org/users/2816249/items/M7GI6NSJ"],"itemData":{"id":5077,"type":"article-journal","container-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やまだ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-23","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の歴史的展開と現在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-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真の地域理解に向けて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1","author":[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肖子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0"]]},"citation-key":"yamada2010"}},{"id":5078,"uris":["http://zotero.org/users/2816249/items/Z9EABZEA"],"itemData":{"id":5078,"type":"article-journal","container-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さわむら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24-40","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ケニアの初等教育分野における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&lt; 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マルチ・フィールドワーク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&gt; 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の試み―アフリカにおける複眼的な子ども研究をめざして―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1","author":[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信英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伊藤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瑞規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倍賞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佑里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孝之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稲垣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陽平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0"]]},"citation-key":"sawamura2010"}},{"id":5079,"uris":["http://zotero.org/users/2816249/items/R5RCA65E"],"itemData":{"id":5079,"type":"article-journal","container-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さわむら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97-119","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困難な状況にある子どもの教育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5","author":[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信英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日下部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光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本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香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森下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稔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4"]]},"citation-key":"sawamura2014"}}],"schema":"https://github.com/citation-style-language/schema/</w:instrText>
      </w:r>
      <w:r w:rsidR="00F57E73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F57E73" w:rsidRPr="00F57E73">
        <w:rPr>
          <w:rFonts w:ascii="Times New Roman" w:hAnsi="Times New Roman" w:cs="Times New Roman"/>
          <w:sz w:val="24"/>
          <w:szCs w:val="24"/>
        </w:rPr>
        <w:t xml:space="preserve"> (</w:t>
      </w:r>
      <w:r w:rsidR="00F57E73" w:rsidRPr="00F57E73">
        <w:rPr>
          <w:rFonts w:ascii="Times New Roman" w:hAnsi="Times New Roman" w:cs="Times New Roman"/>
          <w:sz w:val="24"/>
          <w:szCs w:val="24"/>
        </w:rPr>
        <w:t>吉田</w:t>
      </w:r>
      <w:r w:rsidR="00F57E73" w:rsidRPr="00F57E73">
        <w:rPr>
          <w:rFonts w:ascii="Times New Roman" w:hAnsi="Times New Roman" w:cs="Times New Roman"/>
          <w:sz w:val="24"/>
          <w:szCs w:val="24"/>
        </w:rPr>
        <w:t xml:space="preserve"> 2005; </w:t>
      </w:r>
      <w:r w:rsidR="00F57E73" w:rsidRPr="00F57E73">
        <w:rPr>
          <w:rFonts w:ascii="Times New Roman" w:hAnsi="Times New Roman" w:cs="Times New Roman"/>
          <w:sz w:val="24"/>
          <w:szCs w:val="24"/>
        </w:rPr>
        <w:t>小川・西村</w:t>
      </w:r>
      <w:r w:rsidR="00F57E73" w:rsidRPr="00F57E73">
        <w:rPr>
          <w:rFonts w:ascii="Times New Roman" w:hAnsi="Times New Roman" w:cs="Times New Roman"/>
          <w:sz w:val="24"/>
          <w:szCs w:val="24"/>
        </w:rPr>
        <w:t xml:space="preserve"> 2008; </w:t>
      </w:r>
      <w:r w:rsidR="00F57E73" w:rsidRPr="00F57E73">
        <w:rPr>
          <w:rFonts w:ascii="Times New Roman" w:hAnsi="Times New Roman" w:cs="Times New Roman"/>
          <w:sz w:val="24"/>
          <w:szCs w:val="24"/>
        </w:rPr>
        <w:t>小澤ほか</w:t>
      </w:r>
      <w:r w:rsidR="00F57E73" w:rsidRPr="00F57E73">
        <w:rPr>
          <w:rFonts w:ascii="Times New Roman" w:hAnsi="Times New Roman" w:cs="Times New Roman"/>
          <w:sz w:val="24"/>
          <w:szCs w:val="24"/>
        </w:rPr>
        <w:t xml:space="preserve"> 2008; </w:t>
      </w:r>
      <w:r w:rsidR="00F57E73" w:rsidRPr="00F57E73">
        <w:rPr>
          <w:rFonts w:ascii="Times New Roman" w:hAnsi="Times New Roman" w:cs="Times New Roman"/>
          <w:sz w:val="24"/>
          <w:szCs w:val="24"/>
        </w:rPr>
        <w:t>山田</w:t>
      </w:r>
      <w:r w:rsidR="00F57E73" w:rsidRPr="00F57E73">
        <w:rPr>
          <w:rFonts w:ascii="Times New Roman" w:hAnsi="Times New Roman" w:cs="Times New Roman"/>
          <w:sz w:val="24"/>
          <w:szCs w:val="24"/>
        </w:rPr>
        <w:t xml:space="preserve"> 2009; 2010; </w:t>
      </w:r>
      <w:r w:rsidR="00F57E73" w:rsidRPr="00F57E73">
        <w:rPr>
          <w:rFonts w:ascii="Times New Roman" w:hAnsi="Times New Roman" w:cs="Times New Roman"/>
          <w:sz w:val="24"/>
          <w:szCs w:val="24"/>
        </w:rPr>
        <w:t>澤村ほか</w:t>
      </w:r>
      <w:r w:rsidR="00F57E73" w:rsidRPr="00F57E73">
        <w:rPr>
          <w:rFonts w:ascii="Times New Roman" w:hAnsi="Times New Roman" w:cs="Times New Roman"/>
          <w:sz w:val="24"/>
          <w:szCs w:val="24"/>
        </w:rPr>
        <w:t xml:space="preserve"> 2010; 2014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4E4AC5" w:rsidRDefault="004E4AC5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</w:p>
    <w:p w:rsidR="004E4AC5" w:rsidRPr="00F85552" w:rsidRDefault="004E4AC5" w:rsidP="004E4AC5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F57E73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IeRbU6v6","properties":{"formattedCitation":" (King 2000; Kitamura 2007; Sakaue et al. 2021; Sifuna &amp; Sawamura 2010; Sifuna et al. 2015)","plainCitation":" (King 2000; Kitamura 2007; Sakaue et al. 2021; Sifuna &amp; Sawamura 2010; Sifuna et al. 2015)","noteIndex":0},"citationItems":[{"id":5086,"uris":["http://zotero.org/users/2816249/items/E5YFVT25"],"itemData":{"id":5086,"type":"article-journal","container-title":"Journal of International Cooperation in Education","DOI":"http://doi.org/10.15027/34134","ISSN":"1344-2996","issue":"2","journalAbbreviation":"Journal of International Cooperation in Education","page":"23-48","title":"Towards knowledge-based aid: a new way of working or a new North-South divide?","volume":"3","author":[{"family":"King","given":"Kenneth"}],"issued":{"date-parts":[["2000"]]},"citation-key":"king2000"}},{"id":5084,"uris":["http://zotero.org/users/2816249/items/A4KV5GRE"],"itemData":{"id":5084,"type":"chapter","container-title":"Education for All: Global Promises, National Challenges","event-place":"Oxford","page":"33-74","publisher":"Elsevier","publisher-place":"Oxford","title":"The Political Dimension of International Cooperation in Education: Mechanisms of Global Governance to Promote Education for All","author":[{"family":"Kitamura","given":"Yuto"}],"editor":[{"family":"Baker","given":"David"},{"family":"Wiseman","given":"Alexander"}],"issued":{"date-parts":[["2007"]]},"citation-key":"kitamura2007"}},{"id":5076,"uris":["http://zotero.org/users/2816249/items/BJFJQBQU"],"itemData":{"id":5076,"type":"article-journal","container-title":"Africa Educational Research Journal","ISSN":"2185-8268","journalAbbreviation":"Africa Educational Research Journal","note":"publisher: Japan Society for Africa Educational Research","page":"4-18","title":"Inequality in Learning Engagements Amid the COVID-19 Pandemic: A Comparative Study of Kenya, Uganda, and Malawi","volume":"12","author":[{"family":"Sakaue","given":"Katsuki"},{"family":"Ogawa","given":"Miku"},{"family":"Sawamura","given":"Nobuhide"}],"issued":{"date-parts":[["2021"]]},"citation-key":"sakaue2021"}},{"id":5083,"uris":["http://zotero.org/users/2816249/items/JNRNWX57"],"itemData":{"id":5083,"type":"book","event-place":"New York","publisher":"Nova Science Publishers","publisher-place":"New York","title":"Challenges of quality education in Sub-Saharan African countries","author":[{"family":"Sifuna","given":"Daniel N"},{"family":"Sawamura","given":"Nobuhide"}],"issued":{"date-parts":[["2010"]]},"citation-key":"sifuna2010"}},{"id":5087,"uris":["http://zotero.org/users/2816249/items/EQPIJJ8P"],"itemData":{"id":5087,"type":"chapter","container-title":"Comparative Analysis on Universal Primary Education Policy and Practice in Sub-Saharan Africa","ISBN":"94-6300-025-9","page":"135-153","publisher":"Brill","title":"UPE Policy and Quality of Education in Kenya","author":[{"family":"Sifuna","given":"Daniel N"},{"family":"Sawamura","given":"Nobuhide"},{"family":"Shimada","given":"Kentaro"},{"family":"Malenya","given":"Francis L"}],"editor":[{"family":"Ogawa","given":"Keiichi"},{"family":"Nishimura","given":"Mikiko"}],"issued":{"date-parts":[["2015"]]},"citation-key":"sifuna2015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F57E73" w:rsidRPr="00F57E73">
        <w:rPr>
          <w:rFonts w:ascii="Calibri" w:hAnsi="Calibri" w:cs="Calibri"/>
          <w:sz w:val="24"/>
        </w:rPr>
        <w:t xml:space="preserve"> (King 2000; Kitamura 2007; </w:t>
      </w:r>
      <w:proofErr w:type="spellStart"/>
      <w:r w:rsidR="00F57E73" w:rsidRPr="00F57E73">
        <w:rPr>
          <w:rFonts w:ascii="Calibri" w:hAnsi="Calibri" w:cs="Calibri"/>
          <w:sz w:val="24"/>
        </w:rPr>
        <w:t>Sakaue</w:t>
      </w:r>
      <w:proofErr w:type="spellEnd"/>
      <w:r w:rsidR="00F57E73" w:rsidRPr="00F57E73">
        <w:rPr>
          <w:rFonts w:ascii="Calibri" w:hAnsi="Calibri" w:cs="Calibri"/>
          <w:sz w:val="24"/>
        </w:rPr>
        <w:t xml:space="preserve"> et al. 2021; </w:t>
      </w:r>
      <w:proofErr w:type="spellStart"/>
      <w:r w:rsidR="00F57E73" w:rsidRPr="00F57E73">
        <w:rPr>
          <w:rFonts w:ascii="Calibri" w:hAnsi="Calibri" w:cs="Calibri"/>
          <w:sz w:val="24"/>
        </w:rPr>
        <w:t>Sifuna</w:t>
      </w:r>
      <w:proofErr w:type="spellEnd"/>
      <w:r w:rsidR="00F57E73" w:rsidRPr="00F57E73">
        <w:rPr>
          <w:rFonts w:ascii="Calibri" w:hAnsi="Calibri" w:cs="Calibri"/>
          <w:sz w:val="24"/>
        </w:rPr>
        <w:t xml:space="preserve"> &amp; </w:t>
      </w:r>
      <w:proofErr w:type="spellStart"/>
      <w:r w:rsidR="00F57E73" w:rsidRPr="00F57E73">
        <w:rPr>
          <w:rFonts w:ascii="Calibri" w:hAnsi="Calibri" w:cs="Calibri"/>
          <w:sz w:val="24"/>
        </w:rPr>
        <w:t>Sawamura</w:t>
      </w:r>
      <w:proofErr w:type="spellEnd"/>
      <w:r w:rsidR="00F57E73" w:rsidRPr="00F57E73">
        <w:rPr>
          <w:rFonts w:ascii="Calibri" w:hAnsi="Calibri" w:cs="Calibri"/>
          <w:sz w:val="24"/>
        </w:rPr>
        <w:t xml:space="preserve"> 2010; </w:t>
      </w:r>
      <w:proofErr w:type="spellStart"/>
      <w:r w:rsidR="00F57E73" w:rsidRPr="00F57E73">
        <w:rPr>
          <w:rFonts w:ascii="Calibri" w:hAnsi="Calibri" w:cs="Calibri"/>
          <w:sz w:val="24"/>
        </w:rPr>
        <w:t>Sifuna</w:t>
      </w:r>
      <w:proofErr w:type="spellEnd"/>
      <w:r w:rsidR="00F57E73" w:rsidRPr="00F57E73">
        <w:rPr>
          <w:rFonts w:ascii="Calibri" w:hAnsi="Calibri" w:cs="Calibri"/>
          <w:sz w:val="24"/>
        </w:rPr>
        <w:t xml:space="preserve"> et al. 2015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4E4AC5" w:rsidRPr="007B11CE" w:rsidRDefault="004E4AC5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</w:p>
    <w:p w:rsidR="00D93519" w:rsidRPr="007B11CE" w:rsidRDefault="00D93519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</w:p>
    <w:p w:rsidR="001F6DF5" w:rsidRPr="007B11CE" w:rsidRDefault="001F6DF5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bookmarkStart w:id="0" w:name="_Hlk120737377"/>
      <w:r w:rsidRPr="007B11CE">
        <w:rPr>
          <w:rFonts w:ascii="Times New Roman" w:hAnsi="Times New Roman" w:cs="Times New Roman"/>
          <w:b/>
          <w:sz w:val="24"/>
          <w:szCs w:val="24"/>
          <w:lang w:val="fr-FR"/>
        </w:rPr>
        <w:t>Citation (JIDS)</w:t>
      </w:r>
    </w:p>
    <w:p w:rsidR="001F6DF5" w:rsidRPr="007B11CE" w:rsidRDefault="00747861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eLqA2MIu","properties":{"formattedCitation":" (\\uc0\\u35199{}\\uc0\\u24029{} 1989)","plainCitation":" (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西川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1989)","noteIndex":0},"citationItems":[{"id":5187,"uris":["http://zotero.org/users/2816249/items/F2HVYZ4H"],"itemData":{"id":5187,"type":"chapter","container-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内発的発展論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にしかわ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3-41","publisher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東京大学出版会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内発的発展論の起源と今日的意義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西川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潤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鶴見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和子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川田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侃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"}],"issued":{"date-parts":[["1989"]]},"citation-key":"nishikawa1989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F57E73" w:rsidRPr="00F57E73">
        <w:rPr>
          <w:rFonts w:ascii="Times New Roman" w:hAnsi="Times New Roman" w:cs="Times New Roman"/>
          <w:sz w:val="24"/>
          <w:szCs w:val="24"/>
        </w:rPr>
        <w:t xml:space="preserve"> (</w:t>
      </w:r>
      <w:r w:rsidR="00F57E73" w:rsidRPr="00F57E73">
        <w:rPr>
          <w:rFonts w:ascii="Times New Roman" w:hAnsi="Times New Roman" w:cs="Times New Roman"/>
          <w:sz w:val="24"/>
          <w:szCs w:val="24"/>
        </w:rPr>
        <w:t>西川</w:t>
      </w:r>
      <w:r w:rsidR="00F57E73" w:rsidRPr="00F57E73">
        <w:rPr>
          <w:rFonts w:ascii="Times New Roman" w:hAnsi="Times New Roman" w:cs="Times New Roman"/>
          <w:sz w:val="24"/>
          <w:szCs w:val="24"/>
        </w:rPr>
        <w:t xml:space="preserve"> 1989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747861" w:rsidRPr="00947A90" w:rsidRDefault="00747861">
      <w:pPr>
        <w:rPr>
          <w:rFonts w:ascii="Times New Roman" w:eastAsia="ＭＳ 明朝" w:hAnsi="Times New Roman" w:cs="Times New Roman"/>
          <w:sz w:val="24"/>
          <w:szCs w:val="24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F57E73">
        <w:rPr>
          <w:rFonts w:ascii="Times New Roman" w:eastAsia="ＭＳ 明朝" w:hAnsi="Times New Roman" w:cs="Times New Roman"/>
          <w:sz w:val="24"/>
          <w:szCs w:val="24"/>
        </w:rPr>
        <w:instrText xml:space="preserve"> ADDIN ZOTERO_ITEM CSL_CITATION {"citationID":"mQ6JKDyK","properties":{"formattedCitation":" (\\uc0\\u23665{}\\uc0\\u19979{} 1999; World Bank 2000; Thoburn 2000; \\uc0\\u22269{}\\uc0\\u38555{}\\uc0\\u21332{}\\uc0\\u21147{}\\uc0\\u37504{}\\uc0\\u34892{} 19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99; Stiglitz 1998)","plainCitation":" (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山下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1999; World Bank 2000; Thoburn 2000; 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国際協力銀行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1999; Stiglitz 1998)","noteIndex":0},"citationItems":[{"id":5188,"uris":["http://zotero.org/users/2816249/items/DXIW6Y53"],"itemData":{"id":5188,"type":"article-journal","container-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国際開発研究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","ISSN":"1342-3045","issue":"2","journalAbbreviatio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国際開発研究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","language":"ja","note":"name-kana: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やました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","page":"1-4","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開発協力における知識情報の共有化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: 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特集の目的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","volume":"8","author":[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山下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彰一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"}],"issued":{"date-parts":[[</w:instrText>
      </w:r>
      <w:r w:rsidR="00F57E73">
        <w:rPr>
          <w:rFonts w:ascii="Times New Roman" w:eastAsia="ＭＳ 明朝" w:hAnsi="Times New Roman" w:cs="Times New Roman"/>
          <w:sz w:val="24"/>
          <w:szCs w:val="24"/>
        </w:rPr>
        <w:instrText>"1999"]]},"citation-key":"yamashita1999"}},{"id":5189,"uris":["http://zotero.org/users/2816249/items/MGY7VASG"],"itemData":{"id":5189,"type":"book","event-place":"New York","ISBN":"0-19-521129-4","publisher":"Oxford University Press","publisher-place":"New York","title":"World development report 2000/2001: Attacking poverty","author":[{"literal":"World Bank"}],"issued":{"date-parts":[["2000"]]},"citation-key":"worldbank2000"}},{"id":5190,"uris":["http://zotero.org/users/2816249/items/7GK4TYWT"],"itemData":{"id":5190,"type":"article-journal","container-title":"Journal of International Development Studies","ISSN":"1342-3045","issue":"2","journalAbbreviation":"Journal of International Development Studies","note":"publisher: The Japan Society for International Development","page":"49-62","title":"Development studies education in universities in the new millennium: a United Kingdom perspective","volume":"9","author":[{"family":"Thoburn","given":"John T"}],"issued":{"date-parts":[["2000"]]},"citation-key":"thob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urn2000"}},{"id":5191,"uris":["http://zotero.org/users/2816249/items/BNE2CUYK"],"itemData":{"id":5191,"type":"webpage","container-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国際協力銀行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","language":"ja","note":"name-kana: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こくさいきょうりょくぎんこう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途上国実施機関の組織能力分析―バングラデッシュ、タイ、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インドネシアの事例研究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","URL":"http://www.jbic.go.jp/japanese/research/ index.html","author":[{"literal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国際協力銀行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"}],"accessed":{"date-parts":[["2001",2,15]]},"issued":{"date-parts":[["1999"]]},"citation-key":"kokusaikyoryokuginko1999"}},{"id":5192,"uris":["http://zotero.org/users/2816249</w:instrText>
      </w:r>
      <w:r w:rsidR="00F57E73">
        <w:rPr>
          <w:rFonts w:ascii="Times New Roman" w:eastAsia="ＭＳ 明朝" w:hAnsi="Times New Roman" w:cs="Times New Roman"/>
          <w:sz w:val="24"/>
          <w:szCs w:val="24"/>
        </w:rPr>
        <w:instrText xml:space="preserve">/items/B3BKQ6F3"],"itemData":{"id":5192,"type":"webpage","container-title":"The United Nations University World Institute for Development Economics Research, Helsinki","title":"More instruments and broader goals: moving toward the post-Washington Consensus","URL":"http://www.wider.unu.edu/ stiglitz.htm","author":[{"family":"Stiglitz","given":"Joseph E"}],"accessed":{"date-parts":[["2001",1,15]]},"issued":{"date-parts":[["1998"]]},"citation-key":"stiglitz1998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F57E73" w:rsidRPr="00F57E73">
        <w:rPr>
          <w:rFonts w:ascii="Times New Roman" w:hAnsi="Times New Roman" w:cs="Times New Roman"/>
          <w:sz w:val="24"/>
          <w:szCs w:val="24"/>
        </w:rPr>
        <w:t xml:space="preserve"> (</w:t>
      </w:r>
      <w:r w:rsidR="00F57E73" w:rsidRPr="00F57E73">
        <w:rPr>
          <w:rFonts w:ascii="Times New Roman" w:hAnsi="Times New Roman" w:cs="Times New Roman"/>
          <w:sz w:val="24"/>
          <w:szCs w:val="24"/>
        </w:rPr>
        <w:t>山下</w:t>
      </w:r>
      <w:r w:rsidR="00F57E73" w:rsidRPr="00F57E73">
        <w:rPr>
          <w:rFonts w:ascii="Times New Roman" w:hAnsi="Times New Roman" w:cs="Times New Roman"/>
          <w:sz w:val="24"/>
          <w:szCs w:val="24"/>
        </w:rPr>
        <w:t xml:space="preserve"> 1999; World Bank 2000; Thoburn 2000; </w:t>
      </w:r>
      <w:r w:rsidR="00F57E73" w:rsidRPr="00F57E73">
        <w:rPr>
          <w:rFonts w:ascii="Times New Roman" w:hAnsi="Times New Roman" w:cs="Times New Roman"/>
          <w:sz w:val="24"/>
          <w:szCs w:val="24"/>
        </w:rPr>
        <w:t>国際協力銀行</w:t>
      </w:r>
      <w:r w:rsidR="00F57E73" w:rsidRPr="00F57E73">
        <w:rPr>
          <w:rFonts w:ascii="Times New Roman" w:hAnsi="Times New Roman" w:cs="Times New Roman"/>
          <w:sz w:val="24"/>
          <w:szCs w:val="24"/>
        </w:rPr>
        <w:t xml:space="preserve"> 1999; Stiglitz 1998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CD0260" w:rsidRPr="00947A90" w:rsidRDefault="00CD0260">
      <w:pPr>
        <w:rPr>
          <w:rFonts w:ascii="Times New Roman" w:eastAsia="ＭＳ 明朝" w:hAnsi="Times New Roman" w:cs="Times New Roman"/>
          <w:sz w:val="24"/>
          <w:szCs w:val="24"/>
        </w:rPr>
      </w:pPr>
    </w:p>
    <w:p w:rsidR="00CD0260" w:rsidRPr="00BF76AA" w:rsidRDefault="00CD0260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r w:rsidRPr="00BF76AA">
        <w:rPr>
          <w:rFonts w:ascii="Times New Roman" w:hAnsi="Times New Roman" w:cs="Times New Roman"/>
          <w:b/>
          <w:sz w:val="24"/>
          <w:szCs w:val="24"/>
          <w:lang w:val="fr-FR"/>
        </w:rPr>
        <w:t>Citation (</w:t>
      </w:r>
      <w:proofErr w:type="spellStart"/>
      <w:r w:rsidRPr="00BF76AA">
        <w:rPr>
          <w:rFonts w:ascii="Times New Roman" w:hAnsi="Times New Roman" w:cs="Times New Roman"/>
          <w:b/>
          <w:sz w:val="24"/>
          <w:szCs w:val="24"/>
          <w:lang w:val="fr-FR"/>
        </w:rPr>
        <w:t>Kyosei</w:t>
      </w:r>
      <w:proofErr w:type="spellEnd"/>
      <w:r w:rsidRPr="00BF76AA">
        <w:rPr>
          <w:rFonts w:ascii="Times New Roman" w:hAnsi="Times New Roman" w:cs="Times New Roman"/>
          <w:b/>
          <w:sz w:val="24"/>
          <w:szCs w:val="24"/>
          <w:lang w:val="fr-FR"/>
        </w:rPr>
        <w:t>)</w:t>
      </w:r>
    </w:p>
    <w:bookmarkEnd w:id="0"/>
    <w:p w:rsidR="001F6DF5" w:rsidRPr="00BF76AA" w:rsidRDefault="00F85552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SarIqtGo","properties":{"formattedCitation":" (\\uc0\\u26647{}\\uc0\\u26412{} 2006)","plainCitation":" (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6)","noteIndex":0},"citationItems":[{"id":5194,"uris":["http://zotero.org/users/2816249/items/6DIA489X"],"itemData":{"id":5194,"type":"article-journal","container-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海外事情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0453-0950","issue":"4","journalAbbreviatio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海外事情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\npublisher: 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拓殖大学海外事情研究所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77-92","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戦後スーダンの政治的動態―包括的平和協定の調停から一年三カ月を経て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54","author":[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"}],"issued":{"date-parts":[["2006"]]},"citation-key":"kurimoto2006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F57E73" w:rsidRPr="00F57E73">
        <w:rPr>
          <w:rFonts w:ascii="Times New Roman" w:hAnsi="Times New Roman" w:cs="Times New Roman"/>
          <w:sz w:val="24"/>
          <w:szCs w:val="24"/>
          <w:lang w:val="fr-FR"/>
        </w:rPr>
        <w:t xml:space="preserve"> (</w:t>
      </w:r>
      <w:r w:rsidR="00F57E73" w:rsidRPr="00F57E73">
        <w:rPr>
          <w:rFonts w:ascii="Times New Roman" w:hAnsi="Times New Roman" w:cs="Times New Roman"/>
          <w:sz w:val="24"/>
          <w:szCs w:val="24"/>
        </w:rPr>
        <w:t>栗本</w:t>
      </w:r>
      <w:r w:rsidR="00F57E73" w:rsidRPr="00F57E73">
        <w:rPr>
          <w:rFonts w:ascii="Times New Roman" w:hAnsi="Times New Roman" w:cs="Times New Roman"/>
          <w:sz w:val="24"/>
          <w:szCs w:val="24"/>
          <w:lang w:val="fr-FR"/>
        </w:rPr>
        <w:t xml:space="preserve"> 2006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F85552" w:rsidRPr="00166331" w:rsidRDefault="00F85552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F57E73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oliFOinX","properties":{"formattedCitation":" (Koizumi 2005; Malkki 2001; Hartigan 2015; Daston 2004; United Nations 2017)","plainCitation":" (Koizumi 2005; Malkki 2001; Hartigan 2015; Daston 2004; United Nations 2017)","noteIndex":0},"citationItems":[{"id":5218,"uris":["http://zotero.org/users/2816249/items/5HMTGIPQ"],"itemData":{"id":5218,"type":"article-journal","container-title":"Anthropology News","issue":"7","journalAbbreviation":"Anthropology News","page":"9","title":"Pluralizing Anthropology","volume":"46","author":[{"family":"Koizumi","given":"Junji"}],"issued":{"date-parts":[["2005"]]},"citation-key":"koizumi2005"}},{"id":5197,"uris":["http://zotero.org/users/2816249/items/HZVAMSXB"],"itemData":{"id":5197,"type":"chapter","collection-number":"14","collection-title":"JCAS Symposium Series","container-title":"Rewriting Africa: Toward Renaissance","event-place":"Osaka","page":"239-261","publisher":"JCAS, National Museum of Ethnology","publisher-place":"Osaka","title":"Figures of the Future: Dystopia and Subjectivity in the Social Imagination of the Future","author":[{"family":"Malkki","given":"Liisa"}],"editor":[{"family":"Kurimoto","given":"Eisei"}],"issued":{"date-parts":[["2001"]]},"citation-key":"malkki2001"}},{"id":5199,"uris":["http://zotero.org/users/2816249/items/SLNTNBSU"],"itemData":{"id":5199,"type":"book","event-place":"Minneapolis","publisher":"University of Minnesota Press","publisher-place":"Minneapolis","title":"Aesop's anthropology: A multispecies approach","author":[{"family":"Hartigan","given":"John"}],"issued":{"date-parts":[["2015"]]},"citation-key":"hartigan2015"}},{"id":5200,"uris":["http://zotero.org/users/2816249/items/27IAZEFE"],"itemData":{"id":5200,"type":"book","event-place":"New York","publisher":"Zone Books","publisher-place":"New York","title":"Things that talk: Object lessons from art and science","editor":[{"family":"Daston","given":"Lorraine"}],"issued":{"date-parts":[["2004"]]},"citation-key":"daston2004"}},{"id":5217,"uris":["http://zotero.org/users/2816249/items/XI4EQUMX"],"itemData":{"id":5217,"type":"webpage","title":"One Health, September 2017","URL":"http://www.who.int/features/qa/one-health/","author":[{"family":"United Nations","given":""}],"accessed":{"date-parts":[["2022",12,6]]},"issued":{"date-parts":[["2017"]]},"citation-key":"unitednations2017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F57E73" w:rsidRPr="00F57E73">
        <w:rPr>
          <w:rFonts w:ascii="Times New Roman" w:hAnsi="Times New Roman" w:cs="Times New Roman"/>
          <w:sz w:val="24"/>
          <w:lang w:val="fr-FR"/>
        </w:rPr>
        <w:t xml:space="preserve"> (Koizumi 2005; Malkki 2001; Hartigan 2015; Daston 2004; United Nations 2017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C6320B" w:rsidRDefault="0012134C">
      <w:pPr>
        <w:rPr>
          <w:rFonts w:ascii="Times New Roman" w:eastAsia="ＭＳ 明朝" w:hAnsi="Times New Roman" w:cs="Times New Roman"/>
          <w:sz w:val="24"/>
          <w:szCs w:val="24"/>
        </w:rPr>
      </w:pP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mcHl8ZAI","properties":{"formattedCitation":" (\\uc0\\u26647{}\\uc0\\u26412{} 2008; \\uc0\\u12498{}\\uc0\\u12505{}\\uc0\\u12452{}\\uc0\\u12525{} 2007)","plainCitation":" (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ヒベイロ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7)","noteIndex":0},"citationItems":[{"id":5195,"uris":["http://zotero.org/users/2816249/items/5KXUCVRF"],"itemData":{"id":5195,"type":"chapter","container-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ポスト・ユートピアの人類学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45-69","publisher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人文書院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教育に託した開発・発展への夢―内戦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, 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離散とスーダンのパリ人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石塚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道子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田沼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幸子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冨山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郎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kurimoto2008"}},{"id":5196,"uris":["http://zotero.org/users/2816249/items/CEVEITNC"],"itemData":{"id":5196,"type":"chapter","container-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第３巻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トランスナショナリティ研究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ditio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「インターフェイスの人文学」研究報告書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4-2006","language":"ja","note":"name-kana: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ひべいろ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\npublisher: 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大阪大学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1 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世紀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COE 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プログラム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「インターフェイスの人文学」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49-108","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複数のグローバル化―代替的な（ネイティブに代わる）トランスナショナルな過程と行為者たち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ヒベイロ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グスタボ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リンス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translator":[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久保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明教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泉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潤二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7"]]},</w:instrText>
      </w:r>
      <w:r w:rsidR="00F57E73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"citation-key":"hibeiro2007"}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F57E73" w:rsidRPr="00F57E73">
        <w:rPr>
          <w:rFonts w:ascii="Times New Roman" w:hAnsi="Times New Roman" w:cs="Times New Roman"/>
          <w:sz w:val="24"/>
          <w:szCs w:val="24"/>
          <w:lang w:val="fr-FR"/>
        </w:rPr>
        <w:t xml:space="preserve"> </w:t>
      </w:r>
      <w:r w:rsidR="00F57E73" w:rsidRPr="00F57E73">
        <w:rPr>
          <w:rFonts w:ascii="Times New Roman" w:hAnsi="Times New Roman" w:cs="Times New Roman"/>
          <w:sz w:val="24"/>
          <w:szCs w:val="24"/>
        </w:rPr>
        <w:t>(</w:t>
      </w:r>
      <w:r w:rsidR="00F57E73" w:rsidRPr="00F57E73">
        <w:rPr>
          <w:rFonts w:ascii="Times New Roman" w:hAnsi="Times New Roman" w:cs="Times New Roman"/>
          <w:sz w:val="24"/>
          <w:szCs w:val="24"/>
        </w:rPr>
        <w:t>栗本</w:t>
      </w:r>
      <w:r w:rsidR="00F57E73" w:rsidRPr="00F57E73">
        <w:rPr>
          <w:rFonts w:ascii="Times New Roman" w:hAnsi="Times New Roman" w:cs="Times New Roman"/>
          <w:sz w:val="24"/>
          <w:szCs w:val="24"/>
        </w:rPr>
        <w:t xml:space="preserve"> 2008; </w:t>
      </w:r>
      <w:r w:rsidR="00F57E73" w:rsidRPr="00F57E73">
        <w:rPr>
          <w:rFonts w:ascii="Times New Roman" w:hAnsi="Times New Roman" w:cs="Times New Roman"/>
          <w:sz w:val="24"/>
          <w:szCs w:val="24"/>
        </w:rPr>
        <w:t>ヒベイロ</w:t>
      </w:r>
      <w:r w:rsidR="00F57E73" w:rsidRPr="00F57E73">
        <w:rPr>
          <w:rFonts w:ascii="Times New Roman" w:hAnsi="Times New Roman" w:cs="Times New Roman"/>
          <w:sz w:val="24"/>
          <w:szCs w:val="24"/>
        </w:rPr>
        <w:t xml:space="preserve"> 2007)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061ADB" w:rsidRDefault="003808A0">
      <w:pPr>
        <w:rPr>
          <w:rFonts w:ascii="Times New Roman" w:eastAsia="ＭＳ 明朝" w:hAnsi="Times New Roman" w:cs="Times New Roman"/>
          <w:sz w:val="24"/>
          <w:szCs w:val="24"/>
        </w:rPr>
      </w:pP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F57E73">
        <w:rPr>
          <w:rFonts w:ascii="Times New Roman" w:eastAsia="ＭＳ 明朝" w:hAnsi="Times New Roman" w:cs="Times New Roman"/>
          <w:sz w:val="24"/>
          <w:szCs w:val="24"/>
        </w:rPr>
        <w:instrText xml:space="preserve"> ADDIN ZOTERO_ITEM CSL_CITATION {"citationID":"OAX1qJWg","properties":{"formattedCitation":" (\\uc0\\u31282{}\\uc0\\u22580{} 2011; \\uc0\\u12462{}\\uc0\\u12450{}\\uc0\\u12484{} 2002; \\uc0\\u29872{}\\uc0\\u22659{}\\uc0\\u30465{} 2013)","plainCitation":" (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稲場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11; 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ギアツ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02; 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環境省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13)","noteIndex":0},"citationItems":[{"id":5198,"uris":["http://zotero.org/users/2816249/items/W2U8W57J"],"itemData":{"id":5198,"type":"book","ISBN":"4-335-16067-4","language":"ja","note":"name-kana: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いなば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","publisher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弘文堂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利他主義と宗教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","author":[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稲場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圭信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"}],"issued":{"date-parts":[["2011"]]},"citation-key":"inaba2011"}},{"id":5215,"uris":["http://zotero.org/users/2816249/items/T4QXNJKC"],"itemData":{"id":5215,"type":"book","language":"ja","note":"name-kana: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ぎあつ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","publisher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みすず書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房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解釈人類学と反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=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反相対主義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","author":[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ギアツ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クリフォード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"}],"editor":[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小泉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潤二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"}],"translator":[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小泉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潤二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"}],"issued":{"date-parts":[["2002"]]},"citation-key":"giatsu2002"}},{"id":5216,"uris":["http://zotero.org/users/2816249/items/WEHMFQXK"],"itemData":{"id":5216,"type":"webpage","language":"ja","note":"name-kana: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かんきょうしょ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環境白書・循環型社会白書／生物多様性白書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平成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5 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年版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","URL":"http://www.env.go.jp/policy/hakusyo/h25/index.html","author":[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>環境省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","given":""}],"accessed":{"date-parts":[["2022",12,6]]},"issued":{"date-parts":[["2013"]]},"citation-key":"kankyosho2013"}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F57E73" w:rsidRPr="00F57E73">
        <w:rPr>
          <w:rFonts w:ascii="Times New Roman" w:hAnsi="Times New Roman" w:cs="Times New Roman"/>
          <w:sz w:val="24"/>
          <w:szCs w:val="24"/>
        </w:rPr>
        <w:t xml:space="preserve"> (</w:t>
      </w:r>
      <w:r w:rsidR="00F57E73" w:rsidRPr="00F57E73">
        <w:rPr>
          <w:rFonts w:ascii="Times New Roman" w:hAnsi="Times New Roman" w:cs="Times New Roman"/>
          <w:sz w:val="24"/>
          <w:szCs w:val="24"/>
        </w:rPr>
        <w:t>稲場</w:t>
      </w:r>
      <w:r w:rsidR="00F57E73" w:rsidRPr="00F57E73">
        <w:rPr>
          <w:rFonts w:ascii="Times New Roman" w:hAnsi="Times New Roman" w:cs="Times New Roman"/>
          <w:sz w:val="24"/>
          <w:szCs w:val="24"/>
        </w:rPr>
        <w:t xml:space="preserve"> 2011; </w:t>
      </w:r>
      <w:r w:rsidR="00F57E73" w:rsidRPr="00F57E73">
        <w:rPr>
          <w:rFonts w:ascii="Times New Roman" w:hAnsi="Times New Roman" w:cs="Times New Roman"/>
          <w:sz w:val="24"/>
          <w:szCs w:val="24"/>
        </w:rPr>
        <w:t>ギアツ</w:t>
      </w:r>
      <w:r w:rsidR="00F57E73" w:rsidRPr="00F57E73">
        <w:rPr>
          <w:rFonts w:ascii="Times New Roman" w:hAnsi="Times New Roman" w:cs="Times New Roman"/>
          <w:sz w:val="24"/>
          <w:szCs w:val="24"/>
        </w:rPr>
        <w:t xml:space="preserve"> 2002; </w:t>
      </w:r>
      <w:r w:rsidR="00F57E73" w:rsidRPr="00F57E73">
        <w:rPr>
          <w:rFonts w:ascii="Times New Roman" w:hAnsi="Times New Roman" w:cs="Times New Roman"/>
          <w:sz w:val="24"/>
          <w:szCs w:val="24"/>
        </w:rPr>
        <w:t>環境省</w:t>
      </w:r>
      <w:r w:rsidR="00F57E73" w:rsidRPr="00F57E73">
        <w:rPr>
          <w:rFonts w:ascii="Times New Roman" w:hAnsi="Times New Roman" w:cs="Times New Roman"/>
          <w:sz w:val="24"/>
          <w:szCs w:val="24"/>
        </w:rPr>
        <w:t xml:space="preserve"> 2013)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1000AF" w:rsidRDefault="001000AF">
      <w:pPr>
        <w:rPr>
          <w:rFonts w:ascii="Times New Roman" w:eastAsia="ＭＳ 明朝" w:hAnsi="Times New Roman" w:cs="Times New Roman"/>
          <w:sz w:val="24"/>
          <w:szCs w:val="24"/>
        </w:rPr>
      </w:pPr>
    </w:p>
    <w:p w:rsidR="006445C1" w:rsidRDefault="006445C1">
      <w:pPr>
        <w:rPr>
          <w:rFonts w:ascii="Times New Roman" w:hAnsi="Times New Roman" w:cs="Times New Roman"/>
          <w:b/>
          <w:sz w:val="24"/>
          <w:szCs w:val="24"/>
          <w:lang w:val="fr-FR"/>
        </w:rPr>
      </w:pPr>
    </w:p>
    <w:p w:rsidR="006445C1" w:rsidRDefault="006445C1">
      <w:pPr>
        <w:rPr>
          <w:rFonts w:ascii="Times New Roman" w:hAnsi="Times New Roman" w:cs="Times New Roman"/>
          <w:b/>
          <w:sz w:val="24"/>
          <w:szCs w:val="24"/>
          <w:lang w:val="fr-FR"/>
        </w:rPr>
      </w:pPr>
    </w:p>
    <w:p w:rsidR="006445C1" w:rsidRDefault="006445C1">
      <w:pPr>
        <w:rPr>
          <w:rFonts w:ascii="Times New Roman" w:hAnsi="Times New Roman" w:cs="Times New Roman"/>
          <w:b/>
          <w:sz w:val="24"/>
          <w:szCs w:val="24"/>
          <w:lang w:val="fr-FR"/>
        </w:rPr>
      </w:pPr>
    </w:p>
    <w:p w:rsidR="001000AF" w:rsidRPr="001000AF" w:rsidRDefault="001000AF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r w:rsidRPr="001000AF">
        <w:rPr>
          <w:rFonts w:ascii="Times New Roman" w:hAnsi="Times New Roman" w:cs="Times New Roman"/>
          <w:b/>
          <w:sz w:val="24"/>
          <w:szCs w:val="24"/>
          <w:lang w:val="fr-FR"/>
        </w:rPr>
        <w:lastRenderedPageBreak/>
        <w:t xml:space="preserve">Citation </w:t>
      </w:r>
      <w:proofErr w:type="spellStart"/>
      <w:r w:rsidRPr="001000AF">
        <w:rPr>
          <w:rFonts w:ascii="Times New Roman" w:hAnsi="Times New Roman" w:cs="Times New Roman"/>
          <w:b/>
          <w:sz w:val="24"/>
          <w:szCs w:val="24"/>
          <w:lang w:val="fr-FR"/>
        </w:rPr>
        <w:t>Kyosei</w:t>
      </w:r>
      <w:proofErr w:type="spellEnd"/>
      <w:r w:rsidRPr="001000AF">
        <w:rPr>
          <w:rFonts w:ascii="Times New Roman" w:hAnsi="Times New Roman" w:cs="Times New Roman"/>
          <w:b/>
          <w:sz w:val="24"/>
          <w:szCs w:val="24"/>
          <w:lang w:val="fr-FR"/>
        </w:rPr>
        <w:t xml:space="preserve"> (</w:t>
      </w:r>
      <w:proofErr w:type="spellStart"/>
      <w:r w:rsidRPr="001000AF">
        <w:rPr>
          <w:rFonts w:ascii="Times New Roman" w:hAnsi="Times New Roman" w:cs="Times New Roman"/>
          <w:b/>
          <w:sz w:val="24"/>
          <w:szCs w:val="24"/>
          <w:lang w:val="fr-FR"/>
        </w:rPr>
        <w:t>examples</w:t>
      </w:r>
      <w:proofErr w:type="spellEnd"/>
      <w:r w:rsidRPr="001000AF">
        <w:rPr>
          <w:rFonts w:ascii="Times New Roman" w:hAnsi="Times New Roman" w:cs="Times New Roman"/>
          <w:b/>
          <w:sz w:val="24"/>
          <w:szCs w:val="24"/>
          <w:lang w:val="fr-FR"/>
        </w:rPr>
        <w:t>)</w:t>
      </w:r>
    </w:p>
    <w:p w:rsidR="004A530E" w:rsidRPr="00311BD3" w:rsidRDefault="006445C1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311BD3">
        <w:rPr>
          <w:rFonts w:ascii="Times New Roman" w:eastAsia="ＭＳ 明朝" w:hAnsi="Times New Roman" w:cs="Times New Roman"/>
          <w:sz w:val="24"/>
          <w:szCs w:val="24"/>
          <w:lang w:val="fr-FR"/>
        </w:rPr>
        <w:t>…</w:t>
      </w:r>
      <w:r>
        <w:rPr>
          <w:rFonts w:ascii="Times New Roman" w:eastAsia="ＭＳ 明朝" w:hAnsi="Times New Roman" w:cs="Times New Roman" w:hint="eastAsia"/>
          <w:sz w:val="24"/>
          <w:szCs w:val="24"/>
        </w:rPr>
        <w:t>である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4bY2kLtZ","properties":{"formattedCitation":" (\\uc0\\u26647{}\\uc0\\u26412{} 2008:65)","plainCitation":" (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:65)","noteIndex":0},"citationItems":[{"id":5195,"uris":["http://zotero.org/users/2816249/items/5KXUCVRF"],"itemData":{"id":5195,"type":"chapter","container-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ポスト・ユートピアの人類学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45-69","publisher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人文書院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教育に託した開発・発展への夢―内戦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, 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離散とスーダンのパリ人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石塚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道子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田沼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幸子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冨山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郎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kurimoto2008"},"locator":"65","label":"page"}],"schema":"https://github.com/citation-style-language/schema/raw/master/cs</w:instrText>
      </w:r>
      <w:r w:rsidR="00F57E73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F57E73" w:rsidRPr="00F57E73">
        <w:rPr>
          <w:rFonts w:ascii="Times New Roman" w:hAnsi="Times New Roman" w:cs="Times New Roman"/>
          <w:sz w:val="24"/>
          <w:szCs w:val="24"/>
        </w:rPr>
        <w:t xml:space="preserve"> (</w:t>
      </w:r>
      <w:r w:rsidR="00F57E73" w:rsidRPr="00F57E73">
        <w:rPr>
          <w:rFonts w:ascii="Times New Roman" w:hAnsi="Times New Roman" w:cs="Times New Roman"/>
          <w:sz w:val="24"/>
          <w:szCs w:val="24"/>
        </w:rPr>
        <w:t>栗本</w:t>
      </w:r>
      <w:r w:rsidR="00F57E73" w:rsidRPr="00F57E73">
        <w:rPr>
          <w:rFonts w:ascii="Times New Roman" w:hAnsi="Times New Roman" w:cs="Times New Roman"/>
          <w:sz w:val="24"/>
          <w:szCs w:val="24"/>
        </w:rPr>
        <w:t xml:space="preserve"> 2008:65)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  <w:r>
        <w:rPr>
          <w:rFonts w:ascii="Times New Roman" w:eastAsia="ＭＳ 明朝" w:hAnsi="Times New Roman" w:cs="Times New Roman" w:hint="eastAsia"/>
          <w:sz w:val="24"/>
          <w:szCs w:val="24"/>
        </w:rPr>
        <w:t>。</w:t>
      </w:r>
    </w:p>
    <w:p w:rsidR="006445C1" w:rsidRPr="00311BD3" w:rsidRDefault="006445C1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 w:hint="eastAsia"/>
          <w:sz w:val="24"/>
          <w:szCs w:val="24"/>
        </w:rPr>
        <w:t>栗本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F57E73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eYGrFxRk","properties":{"formattedCitation":" (2008:65\\uc0\\u8211{}66)","plainCitation":" (2008:65–66)","noteIndex":0},"citationItems":[{"id":5195,"uris":["http://zotero.org/users/2816249/items/5KXUCVRF"],"i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temData":{"id":5195,"type":"chapter","container-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ポスト・ユートピアの人類学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45-69","publisher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人文書院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教育に託した開発・発展への夢―内戦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, 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離散とスーダンのパリ人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石塚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道子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田沼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幸子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冨山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郎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kurimoto2008"},"locator":"65-66","label":"page","suppress-author":true}],"schema":"https://github.com/citation-style-language/schema/ra</w:instrText>
      </w:r>
      <w:r w:rsidR="00F57E73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F57E73" w:rsidRPr="00F57E73">
        <w:rPr>
          <w:rFonts w:ascii="Times New Roman" w:hAnsi="Times New Roman" w:cs="Times New Roman"/>
          <w:sz w:val="24"/>
          <w:szCs w:val="24"/>
        </w:rPr>
        <w:t xml:space="preserve"> (2008:65–66)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  <w:r>
        <w:rPr>
          <w:rFonts w:ascii="Times New Roman" w:eastAsia="ＭＳ 明朝" w:hAnsi="Times New Roman" w:cs="Times New Roman" w:hint="eastAsia"/>
          <w:sz w:val="24"/>
          <w:szCs w:val="24"/>
        </w:rPr>
        <w:t>は</w:t>
      </w:r>
      <w:r w:rsidRPr="00311BD3">
        <w:rPr>
          <w:rFonts w:ascii="Times New Roman" w:eastAsia="ＭＳ 明朝" w:hAnsi="Times New Roman" w:cs="Times New Roman"/>
          <w:sz w:val="24"/>
          <w:szCs w:val="24"/>
          <w:lang w:val="fr-FR"/>
        </w:rPr>
        <w:t>…</w:t>
      </w:r>
      <w:r>
        <w:rPr>
          <w:rFonts w:ascii="Times New Roman" w:eastAsia="ＭＳ 明朝" w:hAnsi="Times New Roman" w:cs="Times New Roman" w:hint="eastAsia"/>
          <w:sz w:val="24"/>
          <w:szCs w:val="24"/>
        </w:rPr>
        <w:t>と指摘している。</w:t>
      </w:r>
    </w:p>
    <w:p w:rsidR="005F0CE7" w:rsidRPr="00311BD3" w:rsidRDefault="005F0CE7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1LIcr2W2","properties":{"formattedCitation":" (Koizumi 2005; \\uc0\\u12498{}\\uc0\\u12505{}\\uc0\\u12452{}\\uc0\\u12525{} 2007)","plainCitation":" (Koizumi 2005; 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ヒベイロ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7)","noteIndex":0},"citationItems":[{"</w:instrText>
      </w:r>
      <w:r w:rsidR="00F57E73">
        <w:rPr>
          <w:rFonts w:ascii="Times New Roman" w:eastAsia="ＭＳ 明朝" w:hAnsi="Times New Roman" w:cs="Times New Roman"/>
          <w:sz w:val="24"/>
          <w:szCs w:val="24"/>
          <w:lang w:val="fr-FR"/>
        </w:rPr>
        <w:instrText>id":5218,"uris":["http://zotero.org/users/2816249/items/5HMTGIPQ"],"itemData":{"id":5218,"type":"article-journal","container-title":"Anthropology News","issue":"7","journalAbbreviation":"Anthropology News","page":"9","title":"Pluralizing Anthropology","vo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lume":"46","author":[{"family":"Koizumi","given":"Junji"}],"issued":{"date-parts":[["2005"]]},"citation-key":"koizumi2005"}},{"id":5196,"uris":["http://zotero.org/users/2816249/items/CEVEITNC"],"itemData":{"id":5196,"type":"chapter","container-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第３巻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トランスナショナリティ研究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ditio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「インターフェイスの人文学」研究報告書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4-2006","language":"ja","note":"name-kana: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ひべいろ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\npublisher: 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大阪大学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1 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世紀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COE 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プログラム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「インターフェイスの人文学」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49-108","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複数のグローバル化―代替的な（ネイティブに代わる）トランスナショナルな過程と行為者たち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ヒベイロ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グスタボ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リンス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translator":[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久保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明教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泉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潤二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7"]]},"citation-key":"hibeiro2007"}}],"schema":"https://github.com/citation-style-language/schema/raw/ma</w:instrText>
      </w:r>
      <w:r w:rsidR="00F57E73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F57E73" w:rsidRPr="00F57E73">
        <w:rPr>
          <w:rFonts w:ascii="Times New Roman" w:hAnsi="Times New Roman" w:cs="Times New Roman"/>
          <w:sz w:val="24"/>
          <w:szCs w:val="24"/>
        </w:rPr>
        <w:t xml:space="preserve"> (Koizumi 2005; </w:t>
      </w:r>
      <w:r w:rsidR="00F57E73" w:rsidRPr="00F57E73">
        <w:rPr>
          <w:rFonts w:ascii="Times New Roman" w:hAnsi="Times New Roman" w:cs="Times New Roman"/>
          <w:sz w:val="24"/>
          <w:szCs w:val="24"/>
        </w:rPr>
        <w:t>ヒベイロ</w:t>
      </w:r>
      <w:r w:rsidR="00F57E73" w:rsidRPr="00F57E73">
        <w:rPr>
          <w:rFonts w:ascii="Times New Roman" w:hAnsi="Times New Roman" w:cs="Times New Roman"/>
          <w:sz w:val="24"/>
          <w:szCs w:val="24"/>
        </w:rPr>
        <w:t xml:space="preserve"> 2007)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5F0CE7" w:rsidRPr="00947A90" w:rsidRDefault="005F0CE7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k1ssIc6L","properties":{"formattedCitation":" (\\uc0\\u26647{}\\uc0\\u26412{} 2006; 2008)","plainCitation":" (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6; 2008)","noteIndex":0},"citationItems":[{"id":5194,"uris":["http://zotero.org/users/2816249/items/6DIA489X"],"itemData":{"id":5194,"type":"article-journal","container-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海外事情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0453-0950","issue":"4","journalAbbreviatio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海外事情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\npublisher: 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拓殖大学海外事情研究所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77-92","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戦後スーダンの政治的動態―包括的平和協定の調停から一年三カ月を経て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54","author":[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6"]]},"citation-key":"kurimoto2006"}},{"id":5195,"uris":["http://zotero.org/users/2816249/items/5KXUCVRF"],"itemData":{"id":5195,"type":"chapter","container-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ポスト・ユートピアの人類学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45-69","publisher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人文書院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教育に託した開発・発展への夢―内戦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, 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離散とスーダンのパリ人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石塚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道子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田沼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幸子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冨山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郎</w:instrText>
      </w:r>
      <w:r w:rsidR="00F57E7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"}],"issued":{"date-parts":[["2008"]]},"citation-key":"kurimoto2008"}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F57E73" w:rsidRPr="00F57E73">
        <w:rPr>
          <w:rFonts w:ascii="Times New Roman" w:hAnsi="Times New Roman" w:cs="Times New Roman"/>
          <w:sz w:val="24"/>
          <w:szCs w:val="24"/>
        </w:rPr>
        <w:t xml:space="preserve"> (</w:t>
      </w:r>
      <w:r w:rsidR="00F57E73" w:rsidRPr="00F57E73">
        <w:rPr>
          <w:rFonts w:ascii="Times New Roman" w:hAnsi="Times New Roman" w:cs="Times New Roman"/>
          <w:sz w:val="24"/>
          <w:szCs w:val="24"/>
        </w:rPr>
        <w:t>栗本</w:t>
      </w:r>
      <w:r w:rsidR="00F57E73" w:rsidRPr="00F57E73">
        <w:rPr>
          <w:rFonts w:ascii="Times New Roman" w:hAnsi="Times New Roman" w:cs="Times New Roman"/>
          <w:sz w:val="24"/>
          <w:szCs w:val="24"/>
        </w:rPr>
        <w:t xml:space="preserve"> 2006; 2008)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947A90" w:rsidRDefault="00947A90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begin"/>
      </w:r>
      <w:r w:rsidR="00F57E73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z08HgZUk","properties":{"formattedCitation":" (Koizumi 2005:3)","plainCitation":" (Koizumi 2005:3)","noteIndex":0},"citationItems":[{"id":5218,"uris":["http://zotero.org/users/2816249/items/5HMTGIPQ"],"itemData":{"id":5218,"type":"article-journal","container-title":"Anthropology News","issue":"7","journalAbbreviation":"Anthropology News","page":"9","title":"Pluralizing Anthropology","volume":"46","author":[{"family":"Koizumi","given":"Junji"}],"issued":{"date-parts":[["2005"]]},"citation-key":"koizumi2005"},"locator":"3","label":"page"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separate"/>
      </w:r>
      <w:r w:rsidR="00F57E73" w:rsidRPr="00F57E73">
        <w:rPr>
          <w:rFonts w:ascii="Calibri" w:hAnsi="Calibri" w:cs="Calibri"/>
          <w:sz w:val="24"/>
          <w:lang w:val="fr-FR"/>
        </w:rPr>
        <w:t xml:space="preserve"> (</w:t>
      </w:r>
      <w:proofErr w:type="spellStart"/>
      <w:r w:rsidR="00F57E73" w:rsidRPr="00F57E73">
        <w:rPr>
          <w:rFonts w:ascii="Calibri" w:hAnsi="Calibri" w:cs="Calibri"/>
          <w:sz w:val="24"/>
          <w:lang w:val="fr-FR"/>
        </w:rPr>
        <w:t>Koizumi</w:t>
      </w:r>
      <w:proofErr w:type="spellEnd"/>
      <w:r w:rsidR="00F57E73" w:rsidRPr="00F57E73">
        <w:rPr>
          <w:rFonts w:ascii="Calibri" w:hAnsi="Calibri" w:cs="Calibri"/>
          <w:sz w:val="24"/>
          <w:lang w:val="fr-FR"/>
        </w:rPr>
        <w:t xml:space="preserve"> 2005:3)</w: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end"/>
      </w:r>
    </w:p>
    <w:p w:rsidR="00947A90" w:rsidRPr="00311BD3" w:rsidRDefault="00947A90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begin"/>
      </w:r>
      <w:r w:rsidR="00F57E73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BPJeQR7K","properties":{"formattedCitation":" (Koizumi 2005:1\\uc0\\u8211{}2)","plainCitation":" (Koizumi 2005:1–2)","noteIndex":0},"citationItems":[{"id":5218,"uris":["http://zotero.org/users/2816249/items/5HMTGIPQ"],"itemData":{"id":5218,"type":"article-journal","container-title":"Anthropology News","issue":"7","journalAbbreviation":"Anthropology News","page":"9","title":"Pluralizing Anthropology","volume":"46","author":[{"family":"Koizumi","given":"Junji"}],"issued":{"date-parts":[["2005"]]},"citation-key":"koizumi2005"},"locator":"1-2","label":"page"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separate"/>
      </w:r>
      <w:r w:rsidR="00F57E73" w:rsidRPr="00F57E73">
        <w:rPr>
          <w:rFonts w:ascii="Times New Roman" w:hAnsi="Times New Roman" w:cs="Times New Roman"/>
          <w:sz w:val="24"/>
          <w:szCs w:val="24"/>
        </w:rPr>
        <w:t xml:space="preserve"> (Koizumi 2005:1–2)</w: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end"/>
      </w:r>
      <w:bookmarkStart w:id="1" w:name="_GoBack"/>
      <w:bookmarkEnd w:id="1"/>
    </w:p>
    <w:p w:rsidR="005F0CE7" w:rsidRPr="00311BD3" w:rsidRDefault="00166331">
      <w:pPr>
        <w:rPr>
          <w:rFonts w:ascii="Times New Roman" w:eastAsia="ＭＳ 明朝" w:hAnsi="Times New Roman" w:cs="Times New Roman" w:hint="eastAsia"/>
          <w:sz w:val="24"/>
          <w:szCs w:val="24"/>
          <w:lang w:val="fr-FR"/>
        </w:rPr>
      </w:pPr>
      <w:r w:rsidRPr="00311BD3">
        <w:rPr>
          <w:rFonts w:ascii="Times New Roman" w:eastAsia="ＭＳ 明朝" w:hAnsi="Times New Roman" w:cs="Times New Roman"/>
          <w:sz w:val="24"/>
          <w:szCs w:val="24"/>
          <w:lang w:val="fr-FR"/>
        </w:rPr>
        <w:tab/>
      </w:r>
    </w:p>
    <w:p w:rsidR="001000AF" w:rsidRPr="00311BD3" w:rsidRDefault="001000AF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</w:p>
    <w:p w:rsidR="0072772D" w:rsidRPr="003808A0" w:rsidRDefault="0072772D">
      <w:pPr>
        <w:rPr>
          <w:rFonts w:ascii="Times New Roman" w:hAnsi="Times New Roman" w:cs="Times New Roman"/>
          <w:b/>
          <w:sz w:val="24"/>
          <w:szCs w:val="24"/>
        </w:rPr>
      </w:pPr>
      <w:r w:rsidRPr="003808A0">
        <w:rPr>
          <w:rFonts w:ascii="Times New Roman" w:hAnsi="Times New Roman" w:cs="Times New Roman"/>
          <w:b/>
          <w:sz w:val="24"/>
          <w:szCs w:val="24"/>
        </w:rPr>
        <w:t>Bibliography</w:t>
      </w:r>
    </w:p>
    <w:p w:rsidR="00F57E73" w:rsidRPr="00F57E73" w:rsidRDefault="005604B0" w:rsidP="00F57E7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85552">
        <w:fldChar w:fldCharType="begin"/>
      </w:r>
      <w:r w:rsidR="00F57E73">
        <w:instrText xml:space="preserve"> ADDIN ZOTERO_BIBL {"uncited":[],"omitted":[],"custom":[]} CSL_BIBLIOGRAPHY </w:instrText>
      </w:r>
      <w:r w:rsidRPr="00F85552">
        <w:fldChar w:fldCharType="separate"/>
      </w:r>
      <w:r w:rsidR="00F57E73" w:rsidRPr="00F57E73">
        <w:rPr>
          <w:rFonts w:ascii="Times New Roman" w:hAnsi="Times New Roman" w:cs="Times New Roman"/>
          <w:sz w:val="24"/>
          <w:szCs w:val="24"/>
        </w:rPr>
        <w:t>稲場圭信</w:t>
      </w:r>
      <w:r w:rsidR="00F57E73" w:rsidRPr="00F57E73">
        <w:rPr>
          <w:rFonts w:ascii="Times New Roman" w:hAnsi="Times New Roman" w:cs="Times New Roman"/>
          <w:sz w:val="24"/>
          <w:szCs w:val="24"/>
        </w:rPr>
        <w:t xml:space="preserve"> 2011</w:t>
      </w:r>
      <w:r w:rsidR="00F57E73" w:rsidRPr="00F57E73">
        <w:rPr>
          <w:rFonts w:ascii="Times New Roman" w:hAnsi="Times New Roman" w:cs="Times New Roman"/>
          <w:sz w:val="24"/>
          <w:szCs w:val="24"/>
        </w:rPr>
        <w:t>『利他主義と宗教』弘文堂。</w:t>
      </w:r>
    </w:p>
    <w:p w:rsidR="00F57E73" w:rsidRPr="00F57E73" w:rsidRDefault="00F57E73" w:rsidP="00F57E7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57E73">
        <w:rPr>
          <w:rFonts w:ascii="Times New Roman" w:hAnsi="Times New Roman" w:cs="Times New Roman"/>
          <w:sz w:val="24"/>
          <w:szCs w:val="24"/>
        </w:rPr>
        <w:t>小川啓一・西村幹子編</w:t>
      </w:r>
      <w:r w:rsidRPr="00F57E73">
        <w:rPr>
          <w:rFonts w:ascii="Times New Roman" w:hAnsi="Times New Roman" w:cs="Times New Roman"/>
          <w:sz w:val="24"/>
          <w:szCs w:val="24"/>
        </w:rPr>
        <w:t xml:space="preserve"> 2008</w:t>
      </w:r>
      <w:r w:rsidRPr="00F57E73">
        <w:rPr>
          <w:rFonts w:ascii="Times New Roman" w:hAnsi="Times New Roman" w:cs="Times New Roman"/>
          <w:sz w:val="24"/>
          <w:szCs w:val="24"/>
        </w:rPr>
        <w:t>『途上国における基礎教育支援</w:t>
      </w:r>
      <w:r w:rsidRPr="00F57E73">
        <w:rPr>
          <w:rFonts w:ascii="Times New Roman" w:hAnsi="Times New Roman" w:cs="Times New Roman"/>
          <w:sz w:val="24"/>
          <w:szCs w:val="24"/>
        </w:rPr>
        <w:t>―</w:t>
      </w:r>
      <w:r w:rsidRPr="00F57E73">
        <w:rPr>
          <w:rFonts w:ascii="Times New Roman" w:hAnsi="Times New Roman" w:cs="Times New Roman"/>
          <w:sz w:val="24"/>
          <w:szCs w:val="24"/>
        </w:rPr>
        <w:t>国際的潮流と日本の援助</w:t>
      </w:r>
      <w:r w:rsidRPr="00F57E73">
        <w:rPr>
          <w:rFonts w:ascii="Times New Roman" w:hAnsi="Times New Roman" w:cs="Times New Roman"/>
          <w:sz w:val="24"/>
          <w:szCs w:val="24"/>
        </w:rPr>
        <w:t xml:space="preserve"> ―</w:t>
      </w:r>
      <w:r w:rsidRPr="00F57E73">
        <w:rPr>
          <w:rFonts w:ascii="Times New Roman" w:hAnsi="Times New Roman" w:cs="Times New Roman"/>
          <w:sz w:val="24"/>
          <w:szCs w:val="24"/>
        </w:rPr>
        <w:t>』学文社。</w:t>
      </w:r>
    </w:p>
    <w:p w:rsidR="00F57E73" w:rsidRPr="00F57E73" w:rsidRDefault="00F57E73" w:rsidP="00F57E7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57E73">
        <w:rPr>
          <w:rFonts w:ascii="Times New Roman" w:hAnsi="Times New Roman" w:cs="Times New Roman"/>
          <w:sz w:val="24"/>
          <w:szCs w:val="24"/>
        </w:rPr>
        <w:t>小澤大成・小野由美子・近森憲助・喜多雅一</w:t>
      </w:r>
      <w:r w:rsidRPr="00F57E73">
        <w:rPr>
          <w:rFonts w:ascii="Times New Roman" w:hAnsi="Times New Roman" w:cs="Times New Roman"/>
          <w:sz w:val="24"/>
          <w:szCs w:val="24"/>
        </w:rPr>
        <w:t xml:space="preserve"> 2008</w:t>
      </w:r>
      <w:r w:rsidRPr="00F57E73">
        <w:rPr>
          <w:rFonts w:ascii="Times New Roman" w:hAnsi="Times New Roman" w:cs="Times New Roman"/>
          <w:sz w:val="24"/>
          <w:szCs w:val="24"/>
        </w:rPr>
        <w:t>「アフリカの大学による基礎教育開発に資する自立的研究への支援</w:t>
      </w:r>
      <w:r w:rsidRPr="00F57E73">
        <w:rPr>
          <w:rFonts w:ascii="Times New Roman" w:hAnsi="Times New Roman" w:cs="Times New Roman"/>
          <w:sz w:val="24"/>
          <w:szCs w:val="24"/>
        </w:rPr>
        <w:t xml:space="preserve"> : </w:t>
      </w:r>
      <w:r w:rsidRPr="00F57E73">
        <w:rPr>
          <w:rFonts w:ascii="Times New Roman" w:hAnsi="Times New Roman" w:cs="Times New Roman"/>
          <w:sz w:val="24"/>
          <w:szCs w:val="24"/>
        </w:rPr>
        <w:t>ウガンダにおける事例」『国際教育協力研究』</w:t>
      </w:r>
      <w:r w:rsidRPr="00F57E73">
        <w:rPr>
          <w:rFonts w:ascii="Times New Roman" w:hAnsi="Times New Roman" w:cs="Times New Roman"/>
          <w:sz w:val="24"/>
          <w:szCs w:val="24"/>
        </w:rPr>
        <w:t>3:11–16</w:t>
      </w:r>
      <w:r w:rsidRPr="00F57E73">
        <w:rPr>
          <w:rFonts w:ascii="Times New Roman" w:hAnsi="Times New Roman" w:cs="Times New Roman"/>
          <w:sz w:val="24"/>
          <w:szCs w:val="24"/>
        </w:rPr>
        <w:t>。</w:t>
      </w:r>
    </w:p>
    <w:p w:rsidR="00F57E73" w:rsidRPr="00F57E73" w:rsidRDefault="00F57E73" w:rsidP="00F57E7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57E73">
        <w:rPr>
          <w:rFonts w:ascii="Times New Roman" w:hAnsi="Times New Roman" w:cs="Times New Roman"/>
          <w:sz w:val="24"/>
          <w:szCs w:val="24"/>
        </w:rPr>
        <w:t>環境省</w:t>
      </w:r>
      <w:r w:rsidRPr="00F57E73">
        <w:rPr>
          <w:rFonts w:ascii="Times New Roman" w:hAnsi="Times New Roman" w:cs="Times New Roman"/>
          <w:sz w:val="24"/>
          <w:szCs w:val="24"/>
        </w:rPr>
        <w:t xml:space="preserve"> 2013</w:t>
      </w:r>
      <w:r w:rsidRPr="00F57E73">
        <w:rPr>
          <w:rFonts w:ascii="Times New Roman" w:hAnsi="Times New Roman" w:cs="Times New Roman"/>
          <w:sz w:val="24"/>
          <w:szCs w:val="24"/>
        </w:rPr>
        <w:t>「環境白書・循環型社会白書／生物多様性白書</w:t>
      </w:r>
      <w:r w:rsidRPr="00F57E73">
        <w:rPr>
          <w:rFonts w:ascii="Times New Roman" w:hAnsi="Times New Roman" w:cs="Times New Roman"/>
          <w:sz w:val="24"/>
          <w:szCs w:val="24"/>
        </w:rPr>
        <w:t xml:space="preserve"> </w:t>
      </w:r>
      <w:r w:rsidRPr="00F57E73">
        <w:rPr>
          <w:rFonts w:ascii="Times New Roman" w:hAnsi="Times New Roman" w:cs="Times New Roman"/>
          <w:sz w:val="24"/>
          <w:szCs w:val="24"/>
        </w:rPr>
        <w:t>平成</w:t>
      </w:r>
      <w:r w:rsidRPr="00F57E73">
        <w:rPr>
          <w:rFonts w:ascii="Times New Roman" w:hAnsi="Times New Roman" w:cs="Times New Roman"/>
          <w:sz w:val="24"/>
          <w:szCs w:val="24"/>
        </w:rPr>
        <w:t xml:space="preserve"> 25 </w:t>
      </w:r>
      <w:r w:rsidRPr="00F57E73">
        <w:rPr>
          <w:rFonts w:ascii="Times New Roman" w:hAnsi="Times New Roman" w:cs="Times New Roman"/>
          <w:sz w:val="24"/>
          <w:szCs w:val="24"/>
        </w:rPr>
        <w:t>年版」</w:t>
      </w:r>
      <w:r w:rsidRPr="00F57E73">
        <w:rPr>
          <w:rFonts w:ascii="Times New Roman" w:hAnsi="Times New Roman" w:cs="Times New Roman"/>
          <w:sz w:val="24"/>
          <w:szCs w:val="24"/>
        </w:rPr>
        <w:t xml:space="preserve">http://www.env.go.jp/policy/hakusyo/h25/index.html </w:t>
      </w:r>
      <w:r w:rsidRPr="00F57E73">
        <w:rPr>
          <w:rFonts w:ascii="Times New Roman" w:hAnsi="Times New Roman" w:cs="Times New Roman"/>
          <w:sz w:val="24"/>
          <w:szCs w:val="24"/>
        </w:rPr>
        <w:t>（</w:t>
      </w:r>
      <w:r w:rsidRPr="00F57E73">
        <w:rPr>
          <w:rFonts w:ascii="Times New Roman" w:hAnsi="Times New Roman" w:cs="Times New Roman"/>
          <w:sz w:val="24"/>
          <w:szCs w:val="24"/>
        </w:rPr>
        <w:t xml:space="preserve">2022/12/6 </w:t>
      </w:r>
      <w:r w:rsidRPr="00F57E73">
        <w:rPr>
          <w:rFonts w:ascii="Times New Roman" w:hAnsi="Times New Roman" w:cs="Times New Roman"/>
          <w:sz w:val="24"/>
          <w:szCs w:val="24"/>
        </w:rPr>
        <w:t>アクセス）。</w:t>
      </w:r>
    </w:p>
    <w:p w:rsidR="00F57E73" w:rsidRPr="00F57E73" w:rsidRDefault="00F57E73" w:rsidP="00F57E7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57E73">
        <w:rPr>
          <w:rFonts w:ascii="Times New Roman" w:hAnsi="Times New Roman" w:cs="Times New Roman"/>
          <w:sz w:val="24"/>
          <w:szCs w:val="24"/>
        </w:rPr>
        <w:t>ギアツクリフォード</w:t>
      </w:r>
      <w:r w:rsidRPr="00F57E73">
        <w:rPr>
          <w:rFonts w:ascii="Times New Roman" w:hAnsi="Times New Roman" w:cs="Times New Roman"/>
          <w:sz w:val="24"/>
          <w:szCs w:val="24"/>
        </w:rPr>
        <w:t xml:space="preserve"> 2002</w:t>
      </w:r>
      <w:r w:rsidRPr="00F57E73">
        <w:rPr>
          <w:rFonts w:ascii="Times New Roman" w:hAnsi="Times New Roman" w:cs="Times New Roman"/>
          <w:sz w:val="24"/>
          <w:szCs w:val="24"/>
        </w:rPr>
        <w:t>『解釈人類学と反</w:t>
      </w:r>
      <w:r w:rsidRPr="00F57E73">
        <w:rPr>
          <w:rFonts w:ascii="Times New Roman" w:hAnsi="Times New Roman" w:cs="Times New Roman"/>
          <w:sz w:val="24"/>
          <w:szCs w:val="24"/>
        </w:rPr>
        <w:t>=</w:t>
      </w:r>
      <w:r w:rsidRPr="00F57E73">
        <w:rPr>
          <w:rFonts w:ascii="Times New Roman" w:hAnsi="Times New Roman" w:cs="Times New Roman"/>
          <w:sz w:val="24"/>
          <w:szCs w:val="24"/>
        </w:rPr>
        <w:t>反相対主義』小泉潤二編訳</w:t>
      </w:r>
      <w:r w:rsidRPr="00F57E73">
        <w:rPr>
          <w:rFonts w:ascii="Times New Roman" w:hAnsi="Times New Roman" w:cs="Times New Roman"/>
          <w:sz w:val="24"/>
          <w:szCs w:val="24"/>
        </w:rPr>
        <w:t xml:space="preserve"> </w:t>
      </w:r>
      <w:r w:rsidRPr="00F57E73">
        <w:rPr>
          <w:rFonts w:ascii="Times New Roman" w:hAnsi="Times New Roman" w:cs="Times New Roman"/>
          <w:sz w:val="24"/>
          <w:szCs w:val="24"/>
        </w:rPr>
        <w:t>、みすず書</w:t>
      </w:r>
      <w:r w:rsidRPr="00F57E73">
        <w:rPr>
          <w:rFonts w:ascii="Times New Roman" w:hAnsi="Times New Roman" w:cs="Times New Roman"/>
          <w:sz w:val="24"/>
          <w:szCs w:val="24"/>
        </w:rPr>
        <w:t xml:space="preserve"> </w:t>
      </w:r>
      <w:r w:rsidRPr="00F57E73">
        <w:rPr>
          <w:rFonts w:ascii="Times New Roman" w:hAnsi="Times New Roman" w:cs="Times New Roman"/>
          <w:sz w:val="24"/>
          <w:szCs w:val="24"/>
        </w:rPr>
        <w:t>房。</w:t>
      </w:r>
    </w:p>
    <w:p w:rsidR="00F57E73" w:rsidRPr="00F57E73" w:rsidRDefault="00F57E73" w:rsidP="00F57E7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57E73">
        <w:rPr>
          <w:rFonts w:ascii="Times New Roman" w:hAnsi="Times New Roman" w:cs="Times New Roman"/>
          <w:sz w:val="24"/>
          <w:szCs w:val="24"/>
        </w:rPr>
        <w:t>栗本英世</w:t>
      </w:r>
      <w:r w:rsidRPr="00F57E73">
        <w:rPr>
          <w:rFonts w:ascii="Times New Roman" w:hAnsi="Times New Roman" w:cs="Times New Roman"/>
          <w:sz w:val="24"/>
          <w:szCs w:val="24"/>
        </w:rPr>
        <w:t xml:space="preserve"> 2006</w:t>
      </w:r>
      <w:r w:rsidRPr="00F57E73">
        <w:rPr>
          <w:rFonts w:ascii="Times New Roman" w:hAnsi="Times New Roman" w:cs="Times New Roman"/>
          <w:sz w:val="24"/>
          <w:szCs w:val="24"/>
        </w:rPr>
        <w:t>「戦後スーダンの政治的動態</w:t>
      </w:r>
      <w:r w:rsidRPr="00F57E73">
        <w:rPr>
          <w:rFonts w:ascii="Times New Roman" w:hAnsi="Times New Roman" w:cs="Times New Roman"/>
          <w:sz w:val="24"/>
          <w:szCs w:val="24"/>
        </w:rPr>
        <w:t>―</w:t>
      </w:r>
      <w:r w:rsidRPr="00F57E73">
        <w:rPr>
          <w:rFonts w:ascii="Times New Roman" w:hAnsi="Times New Roman" w:cs="Times New Roman"/>
          <w:sz w:val="24"/>
          <w:szCs w:val="24"/>
        </w:rPr>
        <w:t>包括的平和協定の調停から一年三カ月を経て」『海外事情』</w:t>
      </w:r>
      <w:r w:rsidRPr="00F57E73">
        <w:rPr>
          <w:rFonts w:ascii="Times New Roman" w:hAnsi="Times New Roman" w:cs="Times New Roman"/>
          <w:sz w:val="24"/>
          <w:szCs w:val="24"/>
        </w:rPr>
        <w:t>54(4):77–92</w:t>
      </w:r>
      <w:r w:rsidRPr="00F57E73">
        <w:rPr>
          <w:rFonts w:ascii="Times New Roman" w:hAnsi="Times New Roman" w:cs="Times New Roman"/>
          <w:sz w:val="24"/>
          <w:szCs w:val="24"/>
        </w:rPr>
        <w:t>。</w:t>
      </w:r>
    </w:p>
    <w:p w:rsidR="00F57E73" w:rsidRPr="00F57E73" w:rsidRDefault="00F57E73" w:rsidP="00F57E7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57E73">
        <w:rPr>
          <w:rFonts w:ascii="Times New Roman" w:hAnsi="Times New Roman" w:cs="Times New Roman"/>
          <w:sz w:val="24"/>
          <w:szCs w:val="24"/>
        </w:rPr>
        <w:t>栗本英世</w:t>
      </w:r>
      <w:r w:rsidRPr="00F57E73">
        <w:rPr>
          <w:rFonts w:ascii="Times New Roman" w:hAnsi="Times New Roman" w:cs="Times New Roman"/>
          <w:sz w:val="24"/>
          <w:szCs w:val="24"/>
        </w:rPr>
        <w:t xml:space="preserve"> 2008</w:t>
      </w:r>
      <w:r w:rsidRPr="00F57E73">
        <w:rPr>
          <w:rFonts w:ascii="Times New Roman" w:hAnsi="Times New Roman" w:cs="Times New Roman"/>
          <w:sz w:val="24"/>
          <w:szCs w:val="24"/>
        </w:rPr>
        <w:t>「教育に託した開発・発展への夢</w:t>
      </w:r>
      <w:r w:rsidRPr="00F57E73">
        <w:rPr>
          <w:rFonts w:ascii="Times New Roman" w:hAnsi="Times New Roman" w:cs="Times New Roman"/>
          <w:sz w:val="24"/>
          <w:szCs w:val="24"/>
        </w:rPr>
        <w:t>―</w:t>
      </w:r>
      <w:r w:rsidRPr="00F57E73">
        <w:rPr>
          <w:rFonts w:ascii="Times New Roman" w:hAnsi="Times New Roman" w:cs="Times New Roman"/>
          <w:sz w:val="24"/>
          <w:szCs w:val="24"/>
        </w:rPr>
        <w:t>内戦</w:t>
      </w:r>
      <w:r w:rsidRPr="00F57E73">
        <w:rPr>
          <w:rFonts w:ascii="Times New Roman" w:hAnsi="Times New Roman" w:cs="Times New Roman"/>
          <w:sz w:val="24"/>
          <w:szCs w:val="24"/>
        </w:rPr>
        <w:t xml:space="preserve">, </w:t>
      </w:r>
      <w:r w:rsidRPr="00F57E73">
        <w:rPr>
          <w:rFonts w:ascii="Times New Roman" w:hAnsi="Times New Roman" w:cs="Times New Roman"/>
          <w:sz w:val="24"/>
          <w:szCs w:val="24"/>
        </w:rPr>
        <w:t>離散とスーダンのパリ人」石塚道子・田沼幸子・冨山一郎編『ポスト・ユートピアの人類学』</w:t>
      </w:r>
      <w:r w:rsidRPr="00F57E73">
        <w:rPr>
          <w:rFonts w:ascii="Times New Roman" w:hAnsi="Times New Roman" w:cs="Times New Roman"/>
          <w:sz w:val="24"/>
          <w:szCs w:val="24"/>
        </w:rPr>
        <w:t>pp. 45–69</w:t>
      </w:r>
      <w:r w:rsidRPr="00F57E73">
        <w:rPr>
          <w:rFonts w:ascii="Times New Roman" w:hAnsi="Times New Roman" w:cs="Times New Roman"/>
          <w:sz w:val="24"/>
          <w:szCs w:val="24"/>
        </w:rPr>
        <w:t>、人文書院。</w:t>
      </w:r>
    </w:p>
    <w:p w:rsidR="00F57E73" w:rsidRPr="00F57E73" w:rsidRDefault="00F57E73" w:rsidP="00F57E7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57E73">
        <w:rPr>
          <w:rFonts w:ascii="Times New Roman" w:hAnsi="Times New Roman" w:cs="Times New Roman"/>
          <w:sz w:val="24"/>
          <w:szCs w:val="24"/>
        </w:rPr>
        <w:t>国際協力銀行</w:t>
      </w:r>
      <w:r w:rsidRPr="00F57E73">
        <w:rPr>
          <w:rFonts w:ascii="Times New Roman" w:hAnsi="Times New Roman" w:cs="Times New Roman"/>
          <w:sz w:val="24"/>
          <w:szCs w:val="24"/>
        </w:rPr>
        <w:t xml:space="preserve"> 1999</w:t>
      </w:r>
      <w:r w:rsidRPr="00F57E73">
        <w:rPr>
          <w:rFonts w:ascii="Times New Roman" w:hAnsi="Times New Roman" w:cs="Times New Roman"/>
          <w:sz w:val="24"/>
          <w:szCs w:val="24"/>
        </w:rPr>
        <w:t>「途上国実施機関の組織能力分析</w:t>
      </w:r>
      <w:r w:rsidRPr="00F57E73">
        <w:rPr>
          <w:rFonts w:ascii="Times New Roman" w:hAnsi="Times New Roman" w:cs="Times New Roman"/>
          <w:sz w:val="24"/>
          <w:szCs w:val="24"/>
        </w:rPr>
        <w:t>―</w:t>
      </w:r>
      <w:r w:rsidRPr="00F57E73">
        <w:rPr>
          <w:rFonts w:ascii="Times New Roman" w:hAnsi="Times New Roman" w:cs="Times New Roman"/>
          <w:sz w:val="24"/>
          <w:szCs w:val="24"/>
        </w:rPr>
        <w:t>バングラデッシュ、タイ、</w:t>
      </w:r>
      <w:r w:rsidRPr="00F57E73">
        <w:rPr>
          <w:rFonts w:ascii="Times New Roman" w:hAnsi="Times New Roman" w:cs="Times New Roman"/>
          <w:sz w:val="24"/>
          <w:szCs w:val="24"/>
        </w:rPr>
        <w:t xml:space="preserve"> </w:t>
      </w:r>
      <w:r w:rsidRPr="00F57E73">
        <w:rPr>
          <w:rFonts w:ascii="Times New Roman" w:hAnsi="Times New Roman" w:cs="Times New Roman"/>
          <w:sz w:val="24"/>
          <w:szCs w:val="24"/>
        </w:rPr>
        <w:t>インドネシアの事例研究」、国際協力銀行。</w:t>
      </w:r>
      <w:r w:rsidRPr="00F57E73">
        <w:rPr>
          <w:rFonts w:ascii="Times New Roman" w:hAnsi="Times New Roman" w:cs="Times New Roman"/>
          <w:sz w:val="24"/>
          <w:szCs w:val="24"/>
        </w:rPr>
        <w:t xml:space="preserve">http://www.jbic.go.jp/japanese/research/ index.html </w:t>
      </w:r>
      <w:r w:rsidRPr="00F57E73">
        <w:rPr>
          <w:rFonts w:ascii="Times New Roman" w:hAnsi="Times New Roman" w:cs="Times New Roman"/>
          <w:sz w:val="24"/>
          <w:szCs w:val="24"/>
        </w:rPr>
        <w:t>（</w:t>
      </w:r>
      <w:r w:rsidRPr="00F57E73">
        <w:rPr>
          <w:rFonts w:ascii="Times New Roman" w:hAnsi="Times New Roman" w:cs="Times New Roman"/>
          <w:sz w:val="24"/>
          <w:szCs w:val="24"/>
        </w:rPr>
        <w:t xml:space="preserve">2001/2/15 </w:t>
      </w:r>
      <w:r w:rsidRPr="00F57E73">
        <w:rPr>
          <w:rFonts w:ascii="Times New Roman" w:hAnsi="Times New Roman" w:cs="Times New Roman"/>
          <w:sz w:val="24"/>
          <w:szCs w:val="24"/>
        </w:rPr>
        <w:t>アクセス）。</w:t>
      </w:r>
    </w:p>
    <w:p w:rsidR="00F57E73" w:rsidRPr="00F57E73" w:rsidRDefault="00F57E73" w:rsidP="00F57E7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57E73">
        <w:rPr>
          <w:rFonts w:ascii="Times New Roman" w:hAnsi="Times New Roman" w:cs="Times New Roman"/>
          <w:sz w:val="24"/>
          <w:szCs w:val="24"/>
        </w:rPr>
        <w:lastRenderedPageBreak/>
        <w:t>澤村信英・伊藤瑞規・倍賞佑里・吉田孝之・稲垣陽平</w:t>
      </w:r>
      <w:r w:rsidRPr="00F57E73">
        <w:rPr>
          <w:rFonts w:ascii="Times New Roman" w:hAnsi="Times New Roman" w:cs="Times New Roman"/>
          <w:sz w:val="24"/>
          <w:szCs w:val="24"/>
        </w:rPr>
        <w:t xml:space="preserve"> 2010</w:t>
      </w:r>
      <w:r w:rsidRPr="00F57E73">
        <w:rPr>
          <w:rFonts w:ascii="Times New Roman" w:hAnsi="Times New Roman" w:cs="Times New Roman"/>
          <w:sz w:val="24"/>
          <w:szCs w:val="24"/>
        </w:rPr>
        <w:t>「ケニアの初等教育分野における</w:t>
      </w:r>
      <w:r w:rsidRPr="00F57E73">
        <w:rPr>
          <w:rFonts w:ascii="Times New Roman" w:hAnsi="Times New Roman" w:cs="Times New Roman"/>
          <w:sz w:val="24"/>
          <w:szCs w:val="24"/>
        </w:rPr>
        <w:t xml:space="preserve">&lt; </w:t>
      </w:r>
      <w:r w:rsidRPr="00F57E73">
        <w:rPr>
          <w:rFonts w:ascii="Times New Roman" w:hAnsi="Times New Roman" w:cs="Times New Roman"/>
          <w:sz w:val="24"/>
          <w:szCs w:val="24"/>
        </w:rPr>
        <w:t>マルチ・フィールドワーク</w:t>
      </w:r>
      <w:r w:rsidRPr="00F57E73">
        <w:rPr>
          <w:rFonts w:ascii="Times New Roman" w:hAnsi="Times New Roman" w:cs="Times New Roman"/>
          <w:sz w:val="24"/>
          <w:szCs w:val="24"/>
        </w:rPr>
        <w:t xml:space="preserve">&gt; </w:t>
      </w:r>
      <w:r w:rsidRPr="00F57E73">
        <w:rPr>
          <w:rFonts w:ascii="Times New Roman" w:hAnsi="Times New Roman" w:cs="Times New Roman"/>
          <w:sz w:val="24"/>
          <w:szCs w:val="24"/>
        </w:rPr>
        <w:t>の試み</w:t>
      </w:r>
      <w:r w:rsidRPr="00F57E73">
        <w:rPr>
          <w:rFonts w:ascii="Times New Roman" w:hAnsi="Times New Roman" w:cs="Times New Roman"/>
          <w:sz w:val="24"/>
          <w:szCs w:val="24"/>
        </w:rPr>
        <w:t>―</w:t>
      </w:r>
      <w:r w:rsidRPr="00F57E73">
        <w:rPr>
          <w:rFonts w:ascii="Times New Roman" w:hAnsi="Times New Roman" w:cs="Times New Roman"/>
          <w:sz w:val="24"/>
          <w:szCs w:val="24"/>
        </w:rPr>
        <w:t>アフリカにおける複眼的な子ども研究をめざして</w:t>
      </w:r>
      <w:r w:rsidRPr="00F57E73">
        <w:rPr>
          <w:rFonts w:ascii="Times New Roman" w:hAnsi="Times New Roman" w:cs="Times New Roman"/>
          <w:sz w:val="24"/>
          <w:szCs w:val="24"/>
        </w:rPr>
        <w:t>―</w:t>
      </w:r>
      <w:r w:rsidRPr="00F57E73">
        <w:rPr>
          <w:rFonts w:ascii="Times New Roman" w:hAnsi="Times New Roman" w:cs="Times New Roman"/>
          <w:sz w:val="24"/>
          <w:szCs w:val="24"/>
        </w:rPr>
        <w:t>」『アフリカ教育研究』</w:t>
      </w:r>
      <w:r w:rsidRPr="00F57E73">
        <w:rPr>
          <w:rFonts w:ascii="Times New Roman" w:hAnsi="Times New Roman" w:cs="Times New Roman"/>
          <w:sz w:val="24"/>
          <w:szCs w:val="24"/>
        </w:rPr>
        <w:t>1:24–40</w:t>
      </w:r>
      <w:r w:rsidRPr="00F57E73">
        <w:rPr>
          <w:rFonts w:ascii="Times New Roman" w:hAnsi="Times New Roman" w:cs="Times New Roman"/>
          <w:sz w:val="24"/>
          <w:szCs w:val="24"/>
        </w:rPr>
        <w:t>。</w:t>
      </w:r>
    </w:p>
    <w:p w:rsidR="00F57E73" w:rsidRPr="00F57E73" w:rsidRDefault="00F57E73" w:rsidP="00F57E7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57E73">
        <w:rPr>
          <w:rFonts w:ascii="Times New Roman" w:hAnsi="Times New Roman" w:cs="Times New Roman"/>
          <w:sz w:val="24"/>
          <w:szCs w:val="24"/>
        </w:rPr>
        <w:t>澤村信英・黒田一雄・日下部光・山本香・森下稔</w:t>
      </w:r>
      <w:r w:rsidRPr="00F57E73">
        <w:rPr>
          <w:rFonts w:ascii="Times New Roman" w:hAnsi="Times New Roman" w:cs="Times New Roman"/>
          <w:sz w:val="24"/>
          <w:szCs w:val="24"/>
        </w:rPr>
        <w:t xml:space="preserve"> 2014</w:t>
      </w:r>
      <w:r w:rsidRPr="00F57E73">
        <w:rPr>
          <w:rFonts w:ascii="Times New Roman" w:hAnsi="Times New Roman" w:cs="Times New Roman"/>
          <w:sz w:val="24"/>
          <w:szCs w:val="24"/>
        </w:rPr>
        <w:t>「困難な状況にある子どもの教育」『アフリカ教育研究』</w:t>
      </w:r>
      <w:r w:rsidRPr="00F57E73">
        <w:rPr>
          <w:rFonts w:ascii="Times New Roman" w:hAnsi="Times New Roman" w:cs="Times New Roman"/>
          <w:sz w:val="24"/>
          <w:szCs w:val="24"/>
        </w:rPr>
        <w:t>5:97–119</w:t>
      </w:r>
      <w:r w:rsidRPr="00F57E73">
        <w:rPr>
          <w:rFonts w:ascii="Times New Roman" w:hAnsi="Times New Roman" w:cs="Times New Roman"/>
          <w:sz w:val="24"/>
          <w:szCs w:val="24"/>
        </w:rPr>
        <w:t>。</w:t>
      </w:r>
    </w:p>
    <w:p w:rsidR="00F57E73" w:rsidRPr="00F57E73" w:rsidRDefault="00F57E73" w:rsidP="00F57E7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57E73">
        <w:rPr>
          <w:rFonts w:ascii="Times New Roman" w:hAnsi="Times New Roman" w:cs="Times New Roman"/>
          <w:sz w:val="24"/>
          <w:szCs w:val="24"/>
        </w:rPr>
        <w:t>西川潤</w:t>
      </w:r>
      <w:r w:rsidRPr="00F57E73">
        <w:rPr>
          <w:rFonts w:ascii="Times New Roman" w:hAnsi="Times New Roman" w:cs="Times New Roman"/>
          <w:sz w:val="24"/>
          <w:szCs w:val="24"/>
        </w:rPr>
        <w:t xml:space="preserve"> 1989</w:t>
      </w:r>
      <w:r w:rsidRPr="00F57E73">
        <w:rPr>
          <w:rFonts w:ascii="Times New Roman" w:hAnsi="Times New Roman" w:cs="Times New Roman"/>
          <w:sz w:val="24"/>
          <w:szCs w:val="24"/>
        </w:rPr>
        <w:t>「内発的発展論の起源と今日的意義」鶴見和子・川田侃編『内発的発展論』</w:t>
      </w:r>
      <w:r w:rsidRPr="00F57E73">
        <w:rPr>
          <w:rFonts w:ascii="Times New Roman" w:hAnsi="Times New Roman" w:cs="Times New Roman"/>
          <w:sz w:val="24"/>
          <w:szCs w:val="24"/>
        </w:rPr>
        <w:t>pp. 3–41</w:t>
      </w:r>
      <w:r w:rsidRPr="00F57E73">
        <w:rPr>
          <w:rFonts w:ascii="Times New Roman" w:hAnsi="Times New Roman" w:cs="Times New Roman"/>
          <w:sz w:val="24"/>
          <w:szCs w:val="24"/>
        </w:rPr>
        <w:t>、東京大学出版会。</w:t>
      </w:r>
    </w:p>
    <w:p w:rsidR="00F57E73" w:rsidRPr="00F57E73" w:rsidRDefault="00F57E73" w:rsidP="00F57E7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57E73">
        <w:rPr>
          <w:rFonts w:ascii="Times New Roman" w:hAnsi="Times New Roman" w:cs="Times New Roman"/>
          <w:sz w:val="24"/>
          <w:szCs w:val="24"/>
        </w:rPr>
        <w:t>ヒベイログスタボ</w:t>
      </w:r>
      <w:r w:rsidRPr="00F57E73">
        <w:rPr>
          <w:rFonts w:ascii="Times New Roman" w:hAnsi="Times New Roman" w:cs="Times New Roman"/>
          <w:sz w:val="24"/>
          <w:szCs w:val="24"/>
        </w:rPr>
        <w:t xml:space="preserve"> </w:t>
      </w:r>
      <w:r w:rsidRPr="00F57E73">
        <w:rPr>
          <w:rFonts w:ascii="Times New Roman" w:hAnsi="Times New Roman" w:cs="Times New Roman"/>
          <w:sz w:val="24"/>
          <w:szCs w:val="24"/>
        </w:rPr>
        <w:t>リンス</w:t>
      </w:r>
      <w:r w:rsidRPr="00F57E73">
        <w:rPr>
          <w:rFonts w:ascii="Times New Roman" w:hAnsi="Times New Roman" w:cs="Times New Roman"/>
          <w:sz w:val="24"/>
          <w:szCs w:val="24"/>
        </w:rPr>
        <w:t xml:space="preserve"> 2007</w:t>
      </w:r>
      <w:r w:rsidRPr="00F57E73">
        <w:rPr>
          <w:rFonts w:ascii="Times New Roman" w:hAnsi="Times New Roman" w:cs="Times New Roman"/>
          <w:sz w:val="24"/>
          <w:szCs w:val="24"/>
        </w:rPr>
        <w:t>「複数のグローバル化</w:t>
      </w:r>
      <w:r w:rsidRPr="00F57E73">
        <w:rPr>
          <w:rFonts w:ascii="Times New Roman" w:hAnsi="Times New Roman" w:cs="Times New Roman"/>
          <w:sz w:val="24"/>
          <w:szCs w:val="24"/>
        </w:rPr>
        <w:t>―</w:t>
      </w:r>
      <w:r w:rsidRPr="00F57E73">
        <w:rPr>
          <w:rFonts w:ascii="Times New Roman" w:hAnsi="Times New Roman" w:cs="Times New Roman"/>
          <w:sz w:val="24"/>
          <w:szCs w:val="24"/>
        </w:rPr>
        <w:t>代替的な（ネイティブに代わる）トランスナショナルな過程と行為者たち」久保明教訳、小泉潤二・栗本英世編『第３巻</w:t>
      </w:r>
      <w:r w:rsidRPr="00F57E73">
        <w:rPr>
          <w:rFonts w:ascii="Times New Roman" w:hAnsi="Times New Roman" w:cs="Times New Roman"/>
          <w:sz w:val="24"/>
          <w:szCs w:val="24"/>
        </w:rPr>
        <w:t xml:space="preserve"> </w:t>
      </w:r>
      <w:r w:rsidRPr="00F57E73">
        <w:rPr>
          <w:rFonts w:ascii="Times New Roman" w:hAnsi="Times New Roman" w:cs="Times New Roman"/>
          <w:sz w:val="24"/>
          <w:szCs w:val="24"/>
        </w:rPr>
        <w:t>トランスナショナリティ研究』（「インターフェイスの人文学」研究報告書</w:t>
      </w:r>
      <w:r w:rsidRPr="00F57E73">
        <w:rPr>
          <w:rFonts w:ascii="Times New Roman" w:hAnsi="Times New Roman" w:cs="Times New Roman"/>
          <w:sz w:val="24"/>
          <w:szCs w:val="24"/>
        </w:rPr>
        <w:t xml:space="preserve"> 2004-2006</w:t>
      </w:r>
      <w:r w:rsidRPr="00F57E73">
        <w:rPr>
          <w:rFonts w:ascii="Times New Roman" w:hAnsi="Times New Roman" w:cs="Times New Roman"/>
          <w:sz w:val="24"/>
          <w:szCs w:val="24"/>
        </w:rPr>
        <w:t>）</w:t>
      </w:r>
      <w:r w:rsidRPr="00F57E73">
        <w:rPr>
          <w:rFonts w:ascii="Times New Roman" w:hAnsi="Times New Roman" w:cs="Times New Roman"/>
          <w:sz w:val="24"/>
          <w:szCs w:val="24"/>
        </w:rPr>
        <w:t>pp. 49–108</w:t>
      </w:r>
      <w:r w:rsidRPr="00F57E73">
        <w:rPr>
          <w:rFonts w:ascii="Times New Roman" w:hAnsi="Times New Roman" w:cs="Times New Roman"/>
          <w:sz w:val="24"/>
          <w:szCs w:val="24"/>
        </w:rPr>
        <w:t>、大阪大学</w:t>
      </w:r>
      <w:r w:rsidRPr="00F57E73">
        <w:rPr>
          <w:rFonts w:ascii="Times New Roman" w:hAnsi="Times New Roman" w:cs="Times New Roman"/>
          <w:sz w:val="24"/>
          <w:szCs w:val="24"/>
        </w:rPr>
        <w:t xml:space="preserve"> 21 </w:t>
      </w:r>
      <w:r w:rsidRPr="00F57E73">
        <w:rPr>
          <w:rFonts w:ascii="Times New Roman" w:hAnsi="Times New Roman" w:cs="Times New Roman"/>
          <w:sz w:val="24"/>
          <w:szCs w:val="24"/>
        </w:rPr>
        <w:t>世紀</w:t>
      </w:r>
      <w:r w:rsidRPr="00F57E73">
        <w:rPr>
          <w:rFonts w:ascii="Times New Roman" w:hAnsi="Times New Roman" w:cs="Times New Roman"/>
          <w:sz w:val="24"/>
          <w:szCs w:val="24"/>
        </w:rPr>
        <w:t xml:space="preserve"> COE </w:t>
      </w:r>
      <w:r w:rsidRPr="00F57E73">
        <w:rPr>
          <w:rFonts w:ascii="Times New Roman" w:hAnsi="Times New Roman" w:cs="Times New Roman"/>
          <w:sz w:val="24"/>
          <w:szCs w:val="24"/>
        </w:rPr>
        <w:t>プログラム</w:t>
      </w:r>
      <w:r w:rsidRPr="00F57E73">
        <w:rPr>
          <w:rFonts w:ascii="Times New Roman" w:hAnsi="Times New Roman" w:cs="Times New Roman"/>
          <w:sz w:val="24"/>
          <w:szCs w:val="24"/>
        </w:rPr>
        <w:t xml:space="preserve"> </w:t>
      </w:r>
      <w:r w:rsidRPr="00F57E73">
        <w:rPr>
          <w:rFonts w:ascii="Times New Roman" w:hAnsi="Times New Roman" w:cs="Times New Roman"/>
          <w:sz w:val="24"/>
          <w:szCs w:val="24"/>
        </w:rPr>
        <w:t>「インターフェイスの人文学」。</w:t>
      </w:r>
    </w:p>
    <w:p w:rsidR="00F57E73" w:rsidRPr="00F57E73" w:rsidRDefault="00F57E73" w:rsidP="00F57E7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57E73">
        <w:rPr>
          <w:rFonts w:ascii="Times New Roman" w:hAnsi="Times New Roman" w:cs="Times New Roman"/>
          <w:sz w:val="24"/>
          <w:szCs w:val="24"/>
        </w:rPr>
        <w:t>山下彰一</w:t>
      </w:r>
      <w:r w:rsidRPr="00F57E73">
        <w:rPr>
          <w:rFonts w:ascii="Times New Roman" w:hAnsi="Times New Roman" w:cs="Times New Roman"/>
          <w:sz w:val="24"/>
          <w:szCs w:val="24"/>
        </w:rPr>
        <w:t xml:space="preserve"> 1999</w:t>
      </w:r>
      <w:r w:rsidRPr="00F57E73">
        <w:rPr>
          <w:rFonts w:ascii="Times New Roman" w:hAnsi="Times New Roman" w:cs="Times New Roman"/>
          <w:sz w:val="24"/>
          <w:szCs w:val="24"/>
        </w:rPr>
        <w:t>「開発協力における知識情報の共有化</w:t>
      </w:r>
      <w:r w:rsidRPr="00F57E73">
        <w:rPr>
          <w:rFonts w:ascii="Times New Roman" w:hAnsi="Times New Roman" w:cs="Times New Roman"/>
          <w:sz w:val="24"/>
          <w:szCs w:val="24"/>
        </w:rPr>
        <w:t xml:space="preserve">: </w:t>
      </w:r>
      <w:r w:rsidRPr="00F57E73">
        <w:rPr>
          <w:rFonts w:ascii="Times New Roman" w:hAnsi="Times New Roman" w:cs="Times New Roman"/>
          <w:sz w:val="24"/>
          <w:szCs w:val="24"/>
        </w:rPr>
        <w:t>特集の目的」『国際開発研究』</w:t>
      </w:r>
      <w:r w:rsidRPr="00F57E73">
        <w:rPr>
          <w:rFonts w:ascii="Times New Roman" w:hAnsi="Times New Roman" w:cs="Times New Roman"/>
          <w:sz w:val="24"/>
          <w:szCs w:val="24"/>
        </w:rPr>
        <w:t>8(2):1–4</w:t>
      </w:r>
      <w:r w:rsidRPr="00F57E73">
        <w:rPr>
          <w:rFonts w:ascii="Times New Roman" w:hAnsi="Times New Roman" w:cs="Times New Roman"/>
          <w:sz w:val="24"/>
          <w:szCs w:val="24"/>
        </w:rPr>
        <w:t>。</w:t>
      </w:r>
    </w:p>
    <w:p w:rsidR="00F57E73" w:rsidRPr="00F57E73" w:rsidRDefault="00F57E73" w:rsidP="00F57E7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57E73">
        <w:rPr>
          <w:rFonts w:ascii="Times New Roman" w:hAnsi="Times New Roman" w:cs="Times New Roman"/>
          <w:sz w:val="24"/>
          <w:szCs w:val="24"/>
        </w:rPr>
        <w:t>山田肖子</w:t>
      </w:r>
      <w:r w:rsidRPr="00F57E73">
        <w:rPr>
          <w:rFonts w:ascii="Times New Roman" w:hAnsi="Times New Roman" w:cs="Times New Roman"/>
          <w:sz w:val="24"/>
          <w:szCs w:val="24"/>
        </w:rPr>
        <w:t xml:space="preserve"> 2009</w:t>
      </w:r>
      <w:r w:rsidRPr="00F57E73">
        <w:rPr>
          <w:rFonts w:ascii="Times New Roman" w:hAnsi="Times New Roman" w:cs="Times New Roman"/>
          <w:sz w:val="24"/>
          <w:szCs w:val="24"/>
        </w:rPr>
        <w:t>『国際協力と学校</w:t>
      </w:r>
      <w:r w:rsidRPr="00F57E73">
        <w:rPr>
          <w:rFonts w:ascii="Times New Roman" w:hAnsi="Times New Roman" w:cs="Times New Roman"/>
          <w:sz w:val="24"/>
          <w:szCs w:val="24"/>
        </w:rPr>
        <w:t xml:space="preserve">: </w:t>
      </w:r>
      <w:r w:rsidRPr="00F57E73">
        <w:rPr>
          <w:rFonts w:ascii="Times New Roman" w:hAnsi="Times New Roman" w:cs="Times New Roman"/>
          <w:sz w:val="24"/>
          <w:szCs w:val="24"/>
        </w:rPr>
        <w:t>アフリカにおけるまなびの現場』創成社。</w:t>
      </w:r>
    </w:p>
    <w:p w:rsidR="00F57E73" w:rsidRPr="00F57E73" w:rsidRDefault="00F57E73" w:rsidP="00F57E7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57E73">
        <w:rPr>
          <w:rFonts w:ascii="Times New Roman" w:hAnsi="Times New Roman" w:cs="Times New Roman"/>
          <w:sz w:val="24"/>
          <w:szCs w:val="24"/>
        </w:rPr>
        <w:t>山田肖子</w:t>
      </w:r>
      <w:r w:rsidRPr="00F57E73">
        <w:rPr>
          <w:rFonts w:ascii="Times New Roman" w:hAnsi="Times New Roman" w:cs="Times New Roman"/>
          <w:sz w:val="24"/>
          <w:szCs w:val="24"/>
        </w:rPr>
        <w:t xml:space="preserve"> 2010</w:t>
      </w:r>
      <w:r w:rsidRPr="00F57E73">
        <w:rPr>
          <w:rFonts w:ascii="Times New Roman" w:hAnsi="Times New Roman" w:cs="Times New Roman"/>
          <w:sz w:val="24"/>
          <w:szCs w:val="24"/>
        </w:rPr>
        <w:t>「アフリカ教育研究の歴史的展開と現在</w:t>
      </w:r>
      <w:r w:rsidRPr="00F57E73">
        <w:rPr>
          <w:rFonts w:ascii="Times New Roman" w:hAnsi="Times New Roman" w:cs="Times New Roman"/>
          <w:sz w:val="24"/>
          <w:szCs w:val="24"/>
        </w:rPr>
        <w:t>-</w:t>
      </w:r>
      <w:r w:rsidRPr="00F57E73">
        <w:rPr>
          <w:rFonts w:ascii="Times New Roman" w:hAnsi="Times New Roman" w:cs="Times New Roman"/>
          <w:sz w:val="24"/>
          <w:szCs w:val="24"/>
        </w:rPr>
        <w:t>真の地域理解に向けて」『アフリカ教育研究』</w:t>
      </w:r>
      <w:r w:rsidRPr="00F57E73">
        <w:rPr>
          <w:rFonts w:ascii="Times New Roman" w:hAnsi="Times New Roman" w:cs="Times New Roman"/>
          <w:sz w:val="24"/>
          <w:szCs w:val="24"/>
        </w:rPr>
        <w:t>1:12–23</w:t>
      </w:r>
      <w:r w:rsidRPr="00F57E73">
        <w:rPr>
          <w:rFonts w:ascii="Times New Roman" w:hAnsi="Times New Roman" w:cs="Times New Roman"/>
          <w:sz w:val="24"/>
          <w:szCs w:val="24"/>
        </w:rPr>
        <w:t>。</w:t>
      </w:r>
    </w:p>
    <w:p w:rsidR="00F57E73" w:rsidRPr="00F57E73" w:rsidRDefault="00F57E73" w:rsidP="00F57E7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57E73">
        <w:rPr>
          <w:rFonts w:ascii="Times New Roman" w:hAnsi="Times New Roman" w:cs="Times New Roman"/>
          <w:sz w:val="24"/>
          <w:szCs w:val="24"/>
        </w:rPr>
        <w:t>吉田和浩</w:t>
      </w:r>
      <w:r w:rsidRPr="00F57E73">
        <w:rPr>
          <w:rFonts w:ascii="Times New Roman" w:hAnsi="Times New Roman" w:cs="Times New Roman"/>
          <w:sz w:val="24"/>
          <w:szCs w:val="24"/>
        </w:rPr>
        <w:t xml:space="preserve"> 2005</w:t>
      </w:r>
      <w:r w:rsidRPr="00F57E73">
        <w:rPr>
          <w:rFonts w:ascii="Times New Roman" w:hAnsi="Times New Roman" w:cs="Times New Roman"/>
          <w:sz w:val="24"/>
          <w:szCs w:val="24"/>
        </w:rPr>
        <w:t>「高等教育」黒田一雄・横関祐見子編『国際教育開発論</w:t>
      </w:r>
      <w:r w:rsidRPr="00F57E73">
        <w:rPr>
          <w:rFonts w:ascii="Times New Roman" w:hAnsi="Times New Roman" w:cs="Times New Roman"/>
          <w:sz w:val="24"/>
          <w:szCs w:val="24"/>
        </w:rPr>
        <w:t>―</w:t>
      </w:r>
      <w:r w:rsidRPr="00F57E73">
        <w:rPr>
          <w:rFonts w:ascii="Times New Roman" w:hAnsi="Times New Roman" w:cs="Times New Roman"/>
          <w:sz w:val="24"/>
          <w:szCs w:val="24"/>
        </w:rPr>
        <w:t>理論と実践』</w:t>
      </w:r>
      <w:r w:rsidRPr="00F57E73">
        <w:rPr>
          <w:rFonts w:ascii="Times New Roman" w:hAnsi="Times New Roman" w:cs="Times New Roman"/>
          <w:sz w:val="24"/>
          <w:szCs w:val="24"/>
        </w:rPr>
        <w:t>pp. 121–140</w:t>
      </w:r>
      <w:r w:rsidRPr="00F57E73">
        <w:rPr>
          <w:rFonts w:ascii="Times New Roman" w:hAnsi="Times New Roman" w:cs="Times New Roman"/>
          <w:sz w:val="24"/>
          <w:szCs w:val="24"/>
        </w:rPr>
        <w:t>、有斐閣。</w:t>
      </w:r>
    </w:p>
    <w:p w:rsidR="00F57E73" w:rsidRPr="00F57E73" w:rsidRDefault="00F57E73" w:rsidP="00F57E73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F57E73">
        <w:rPr>
          <w:rFonts w:ascii="Times New Roman" w:hAnsi="Times New Roman" w:cs="Times New Roman"/>
          <w:sz w:val="24"/>
          <w:szCs w:val="24"/>
        </w:rPr>
        <w:t>Daston</w:t>
      </w:r>
      <w:proofErr w:type="spellEnd"/>
      <w:r w:rsidRPr="00F57E73">
        <w:rPr>
          <w:rFonts w:ascii="Times New Roman" w:hAnsi="Times New Roman" w:cs="Times New Roman"/>
          <w:sz w:val="24"/>
          <w:szCs w:val="24"/>
        </w:rPr>
        <w:t xml:space="preserve">, Lorraine (ed.). 2004. </w:t>
      </w:r>
      <w:r w:rsidRPr="00F57E73">
        <w:rPr>
          <w:rFonts w:ascii="Times New Roman" w:hAnsi="Times New Roman" w:cs="Times New Roman"/>
          <w:i/>
          <w:iCs/>
          <w:sz w:val="24"/>
          <w:szCs w:val="24"/>
        </w:rPr>
        <w:t>Things That Talk: Object Lessons from Art and Science</w:t>
      </w:r>
      <w:r w:rsidRPr="00F57E73">
        <w:rPr>
          <w:rFonts w:ascii="Times New Roman" w:hAnsi="Times New Roman" w:cs="Times New Roman"/>
          <w:sz w:val="24"/>
          <w:szCs w:val="24"/>
        </w:rPr>
        <w:t>. New York: Zone Books.</w:t>
      </w:r>
    </w:p>
    <w:p w:rsidR="00F57E73" w:rsidRPr="00F57E73" w:rsidRDefault="00F57E73" w:rsidP="00F57E7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57E73">
        <w:rPr>
          <w:rFonts w:ascii="Times New Roman" w:hAnsi="Times New Roman" w:cs="Times New Roman"/>
          <w:sz w:val="24"/>
          <w:szCs w:val="24"/>
        </w:rPr>
        <w:t xml:space="preserve">Hartigan, John. 2015. </w:t>
      </w:r>
      <w:r w:rsidRPr="00F57E73">
        <w:rPr>
          <w:rFonts w:ascii="Times New Roman" w:hAnsi="Times New Roman" w:cs="Times New Roman"/>
          <w:i/>
          <w:iCs/>
          <w:sz w:val="24"/>
          <w:szCs w:val="24"/>
        </w:rPr>
        <w:t>Aesop’s Anthropology: A Multispecies Approach</w:t>
      </w:r>
      <w:r w:rsidRPr="00F57E73">
        <w:rPr>
          <w:rFonts w:ascii="Times New Roman" w:hAnsi="Times New Roman" w:cs="Times New Roman"/>
          <w:sz w:val="24"/>
          <w:szCs w:val="24"/>
        </w:rPr>
        <w:t>. Minneapolis: University of Minnesota Press.</w:t>
      </w:r>
    </w:p>
    <w:p w:rsidR="00F57E73" w:rsidRPr="00F57E73" w:rsidRDefault="00F57E73" w:rsidP="00F57E7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57E73">
        <w:rPr>
          <w:rFonts w:ascii="Times New Roman" w:hAnsi="Times New Roman" w:cs="Times New Roman"/>
          <w:sz w:val="24"/>
          <w:szCs w:val="24"/>
        </w:rPr>
        <w:t xml:space="preserve">King, Kenneth. 2000. Towards Knowledge-Based Aid: A New Way of Working or a New North-South Divide? </w:t>
      </w:r>
      <w:r w:rsidRPr="00F57E73">
        <w:rPr>
          <w:rFonts w:ascii="Times New Roman" w:hAnsi="Times New Roman" w:cs="Times New Roman"/>
          <w:i/>
          <w:iCs/>
          <w:sz w:val="24"/>
          <w:szCs w:val="24"/>
        </w:rPr>
        <w:t>Journal of International Cooperation in Education</w:t>
      </w:r>
      <w:r w:rsidRPr="00F57E73">
        <w:rPr>
          <w:rFonts w:ascii="Times New Roman" w:hAnsi="Times New Roman" w:cs="Times New Roman"/>
          <w:sz w:val="24"/>
          <w:szCs w:val="24"/>
        </w:rPr>
        <w:t>. 3(2):23–48. http://doi.org/10.15027/34134.</w:t>
      </w:r>
    </w:p>
    <w:p w:rsidR="00F57E73" w:rsidRPr="00F57E73" w:rsidRDefault="00F57E73" w:rsidP="00F57E7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57E73">
        <w:rPr>
          <w:rFonts w:ascii="Times New Roman" w:hAnsi="Times New Roman" w:cs="Times New Roman"/>
          <w:sz w:val="24"/>
          <w:szCs w:val="24"/>
        </w:rPr>
        <w:t xml:space="preserve">Kitamura, </w:t>
      </w:r>
      <w:proofErr w:type="spellStart"/>
      <w:r w:rsidRPr="00F57E73">
        <w:rPr>
          <w:rFonts w:ascii="Times New Roman" w:hAnsi="Times New Roman" w:cs="Times New Roman"/>
          <w:sz w:val="24"/>
          <w:szCs w:val="24"/>
        </w:rPr>
        <w:t>Yuto</w:t>
      </w:r>
      <w:proofErr w:type="spellEnd"/>
      <w:r w:rsidRPr="00F57E73">
        <w:rPr>
          <w:rFonts w:ascii="Times New Roman" w:hAnsi="Times New Roman" w:cs="Times New Roman"/>
          <w:sz w:val="24"/>
          <w:szCs w:val="24"/>
        </w:rPr>
        <w:t xml:space="preserve">. 2007. The Political Dimension of International Cooperation in Education: Mechanisms of Global Governance to Promote Education for All. In David Baker and Alexander Wiseman (eds.). </w:t>
      </w:r>
      <w:r w:rsidRPr="00F57E73">
        <w:rPr>
          <w:rFonts w:ascii="Times New Roman" w:hAnsi="Times New Roman" w:cs="Times New Roman"/>
          <w:i/>
          <w:iCs/>
          <w:sz w:val="24"/>
          <w:szCs w:val="24"/>
        </w:rPr>
        <w:t>Education for All: Global Promises, National Challenges</w:t>
      </w:r>
      <w:r w:rsidRPr="00F57E73">
        <w:rPr>
          <w:rFonts w:ascii="Times New Roman" w:hAnsi="Times New Roman" w:cs="Times New Roman"/>
          <w:sz w:val="24"/>
          <w:szCs w:val="24"/>
        </w:rPr>
        <w:t>, pp. 33–74. Oxford: Elsevier.</w:t>
      </w:r>
    </w:p>
    <w:p w:rsidR="00F57E73" w:rsidRPr="00F57E73" w:rsidRDefault="00F57E73" w:rsidP="00F57E7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57E73">
        <w:rPr>
          <w:rFonts w:ascii="Times New Roman" w:hAnsi="Times New Roman" w:cs="Times New Roman"/>
          <w:sz w:val="24"/>
          <w:szCs w:val="24"/>
        </w:rPr>
        <w:t xml:space="preserve">Koizumi, </w:t>
      </w:r>
      <w:proofErr w:type="spellStart"/>
      <w:r w:rsidRPr="00F57E73">
        <w:rPr>
          <w:rFonts w:ascii="Times New Roman" w:hAnsi="Times New Roman" w:cs="Times New Roman"/>
          <w:sz w:val="24"/>
          <w:szCs w:val="24"/>
        </w:rPr>
        <w:t>Junji</w:t>
      </w:r>
      <w:proofErr w:type="spellEnd"/>
      <w:r w:rsidRPr="00F57E73">
        <w:rPr>
          <w:rFonts w:ascii="Times New Roman" w:hAnsi="Times New Roman" w:cs="Times New Roman"/>
          <w:sz w:val="24"/>
          <w:szCs w:val="24"/>
        </w:rPr>
        <w:t xml:space="preserve">. 2005. Pluralizing Anthropology. </w:t>
      </w:r>
      <w:r w:rsidRPr="00F57E73">
        <w:rPr>
          <w:rFonts w:ascii="Times New Roman" w:hAnsi="Times New Roman" w:cs="Times New Roman"/>
          <w:i/>
          <w:iCs/>
          <w:sz w:val="24"/>
          <w:szCs w:val="24"/>
        </w:rPr>
        <w:t>Anthropology News</w:t>
      </w:r>
      <w:r w:rsidRPr="00F57E73">
        <w:rPr>
          <w:rFonts w:ascii="Times New Roman" w:hAnsi="Times New Roman" w:cs="Times New Roman"/>
          <w:sz w:val="24"/>
          <w:szCs w:val="24"/>
        </w:rPr>
        <w:t>. 46(7):9.</w:t>
      </w:r>
    </w:p>
    <w:p w:rsidR="00F57E73" w:rsidRPr="00F57E73" w:rsidRDefault="00F57E73" w:rsidP="00F57E73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F57E73">
        <w:rPr>
          <w:rFonts w:ascii="Times New Roman" w:hAnsi="Times New Roman" w:cs="Times New Roman"/>
          <w:sz w:val="24"/>
          <w:szCs w:val="24"/>
        </w:rPr>
        <w:t>Malkki</w:t>
      </w:r>
      <w:proofErr w:type="spellEnd"/>
      <w:r w:rsidRPr="00F57E7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57E73">
        <w:rPr>
          <w:rFonts w:ascii="Times New Roman" w:hAnsi="Times New Roman" w:cs="Times New Roman"/>
          <w:sz w:val="24"/>
          <w:szCs w:val="24"/>
        </w:rPr>
        <w:t>Liisa</w:t>
      </w:r>
      <w:proofErr w:type="spellEnd"/>
      <w:r w:rsidRPr="00F57E73">
        <w:rPr>
          <w:rFonts w:ascii="Times New Roman" w:hAnsi="Times New Roman" w:cs="Times New Roman"/>
          <w:sz w:val="24"/>
          <w:szCs w:val="24"/>
        </w:rPr>
        <w:t xml:space="preserve">. 2001. Figures of the Future: Dystopia and Subjectivity in the Social Imagination of the Future. In </w:t>
      </w:r>
      <w:proofErr w:type="spellStart"/>
      <w:r w:rsidRPr="00F57E73">
        <w:rPr>
          <w:rFonts w:ascii="Times New Roman" w:hAnsi="Times New Roman" w:cs="Times New Roman"/>
          <w:sz w:val="24"/>
          <w:szCs w:val="24"/>
        </w:rPr>
        <w:t>Eisei</w:t>
      </w:r>
      <w:proofErr w:type="spellEnd"/>
      <w:r w:rsidRPr="00F57E73">
        <w:rPr>
          <w:rFonts w:ascii="Times New Roman" w:hAnsi="Times New Roman" w:cs="Times New Roman"/>
          <w:sz w:val="24"/>
          <w:szCs w:val="24"/>
        </w:rPr>
        <w:t xml:space="preserve"> Kurimoto (ed.). </w:t>
      </w:r>
      <w:r w:rsidRPr="00F57E73">
        <w:rPr>
          <w:rFonts w:ascii="Times New Roman" w:hAnsi="Times New Roman" w:cs="Times New Roman"/>
          <w:i/>
          <w:iCs/>
          <w:sz w:val="24"/>
          <w:szCs w:val="24"/>
        </w:rPr>
        <w:t>Rewriting Africa: Toward Renaissance</w:t>
      </w:r>
      <w:r w:rsidRPr="00F57E73">
        <w:rPr>
          <w:rFonts w:ascii="Times New Roman" w:hAnsi="Times New Roman" w:cs="Times New Roman"/>
          <w:sz w:val="24"/>
          <w:szCs w:val="24"/>
        </w:rPr>
        <w:t>, pp. 239–261. JCAS Symposium Series 14. Osaka: JCAS, National Museum of Ethnology.</w:t>
      </w:r>
    </w:p>
    <w:p w:rsidR="00F57E73" w:rsidRPr="00F57E73" w:rsidRDefault="00F57E73" w:rsidP="00F57E73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F57E73">
        <w:rPr>
          <w:rFonts w:ascii="Times New Roman" w:hAnsi="Times New Roman" w:cs="Times New Roman"/>
          <w:sz w:val="24"/>
          <w:szCs w:val="24"/>
        </w:rPr>
        <w:t>Sakaue</w:t>
      </w:r>
      <w:proofErr w:type="spellEnd"/>
      <w:r w:rsidRPr="00F57E7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57E73">
        <w:rPr>
          <w:rFonts w:ascii="Times New Roman" w:hAnsi="Times New Roman" w:cs="Times New Roman"/>
          <w:sz w:val="24"/>
          <w:szCs w:val="24"/>
        </w:rPr>
        <w:t>Katsuki</w:t>
      </w:r>
      <w:proofErr w:type="spellEnd"/>
      <w:r w:rsidRPr="00F57E73">
        <w:rPr>
          <w:rFonts w:ascii="Times New Roman" w:hAnsi="Times New Roman" w:cs="Times New Roman"/>
          <w:sz w:val="24"/>
          <w:szCs w:val="24"/>
        </w:rPr>
        <w:t xml:space="preserve">, Ogawa, </w:t>
      </w:r>
      <w:proofErr w:type="spellStart"/>
      <w:r w:rsidRPr="00F57E73">
        <w:rPr>
          <w:rFonts w:ascii="Times New Roman" w:hAnsi="Times New Roman" w:cs="Times New Roman"/>
          <w:sz w:val="24"/>
          <w:szCs w:val="24"/>
        </w:rPr>
        <w:t>Miku</w:t>
      </w:r>
      <w:proofErr w:type="spellEnd"/>
      <w:r w:rsidRPr="00F57E73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F57E73">
        <w:rPr>
          <w:rFonts w:ascii="Times New Roman" w:hAnsi="Times New Roman" w:cs="Times New Roman"/>
          <w:sz w:val="24"/>
          <w:szCs w:val="24"/>
        </w:rPr>
        <w:t>Sawamura</w:t>
      </w:r>
      <w:proofErr w:type="spellEnd"/>
      <w:r w:rsidRPr="00F57E7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57E73">
        <w:rPr>
          <w:rFonts w:ascii="Times New Roman" w:hAnsi="Times New Roman" w:cs="Times New Roman"/>
          <w:sz w:val="24"/>
          <w:szCs w:val="24"/>
        </w:rPr>
        <w:t>Nobuhide</w:t>
      </w:r>
      <w:proofErr w:type="spellEnd"/>
      <w:r w:rsidRPr="00F57E73">
        <w:rPr>
          <w:rFonts w:ascii="Times New Roman" w:hAnsi="Times New Roman" w:cs="Times New Roman"/>
          <w:sz w:val="24"/>
          <w:szCs w:val="24"/>
        </w:rPr>
        <w:t xml:space="preserve">. 2021. Inequality in Learning Engagements Amid the COVID-19 Pandemic: A Comparative Study of Kenya, Uganda, and Malawi. </w:t>
      </w:r>
      <w:r w:rsidRPr="00F57E73">
        <w:rPr>
          <w:rFonts w:ascii="Times New Roman" w:hAnsi="Times New Roman" w:cs="Times New Roman"/>
          <w:i/>
          <w:iCs/>
          <w:sz w:val="24"/>
          <w:szCs w:val="24"/>
        </w:rPr>
        <w:t>Africa Educational Research Journal</w:t>
      </w:r>
      <w:r w:rsidRPr="00F57E73">
        <w:rPr>
          <w:rFonts w:ascii="Times New Roman" w:hAnsi="Times New Roman" w:cs="Times New Roman"/>
          <w:sz w:val="24"/>
          <w:szCs w:val="24"/>
        </w:rPr>
        <w:t>. 12:4–18.</w:t>
      </w:r>
    </w:p>
    <w:p w:rsidR="00F57E73" w:rsidRPr="00F57E73" w:rsidRDefault="00F57E73" w:rsidP="00F57E73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F57E73">
        <w:rPr>
          <w:rFonts w:ascii="Times New Roman" w:hAnsi="Times New Roman" w:cs="Times New Roman"/>
          <w:sz w:val="24"/>
          <w:szCs w:val="24"/>
        </w:rPr>
        <w:lastRenderedPageBreak/>
        <w:t>Sifuna</w:t>
      </w:r>
      <w:proofErr w:type="spellEnd"/>
      <w:r w:rsidRPr="00F57E73">
        <w:rPr>
          <w:rFonts w:ascii="Times New Roman" w:hAnsi="Times New Roman" w:cs="Times New Roman"/>
          <w:sz w:val="24"/>
          <w:szCs w:val="24"/>
        </w:rPr>
        <w:t xml:space="preserve">, Daniel N. and </w:t>
      </w:r>
      <w:proofErr w:type="spellStart"/>
      <w:r w:rsidRPr="00F57E73">
        <w:rPr>
          <w:rFonts w:ascii="Times New Roman" w:hAnsi="Times New Roman" w:cs="Times New Roman"/>
          <w:sz w:val="24"/>
          <w:szCs w:val="24"/>
        </w:rPr>
        <w:t>Sawamura</w:t>
      </w:r>
      <w:proofErr w:type="spellEnd"/>
      <w:r w:rsidRPr="00F57E7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57E73">
        <w:rPr>
          <w:rFonts w:ascii="Times New Roman" w:hAnsi="Times New Roman" w:cs="Times New Roman"/>
          <w:sz w:val="24"/>
          <w:szCs w:val="24"/>
        </w:rPr>
        <w:t>Nobuhide</w:t>
      </w:r>
      <w:proofErr w:type="spellEnd"/>
      <w:r w:rsidRPr="00F57E73">
        <w:rPr>
          <w:rFonts w:ascii="Times New Roman" w:hAnsi="Times New Roman" w:cs="Times New Roman"/>
          <w:sz w:val="24"/>
          <w:szCs w:val="24"/>
        </w:rPr>
        <w:t xml:space="preserve">. 2010. </w:t>
      </w:r>
      <w:r w:rsidRPr="00F57E73">
        <w:rPr>
          <w:rFonts w:ascii="Times New Roman" w:hAnsi="Times New Roman" w:cs="Times New Roman"/>
          <w:i/>
          <w:iCs/>
          <w:sz w:val="24"/>
          <w:szCs w:val="24"/>
        </w:rPr>
        <w:t>Challenges of Quality Education in Sub-Saharan African Countries</w:t>
      </w:r>
      <w:r w:rsidRPr="00F57E73">
        <w:rPr>
          <w:rFonts w:ascii="Times New Roman" w:hAnsi="Times New Roman" w:cs="Times New Roman"/>
          <w:sz w:val="24"/>
          <w:szCs w:val="24"/>
        </w:rPr>
        <w:t>. New York: Nova Science Publishers.</w:t>
      </w:r>
    </w:p>
    <w:p w:rsidR="00F57E73" w:rsidRPr="00F57E73" w:rsidRDefault="00F57E73" w:rsidP="00F57E73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F57E73">
        <w:rPr>
          <w:rFonts w:ascii="Times New Roman" w:hAnsi="Times New Roman" w:cs="Times New Roman"/>
          <w:sz w:val="24"/>
          <w:szCs w:val="24"/>
        </w:rPr>
        <w:t>Sifuna</w:t>
      </w:r>
      <w:proofErr w:type="spellEnd"/>
      <w:r w:rsidRPr="00F57E73">
        <w:rPr>
          <w:rFonts w:ascii="Times New Roman" w:hAnsi="Times New Roman" w:cs="Times New Roman"/>
          <w:sz w:val="24"/>
          <w:szCs w:val="24"/>
        </w:rPr>
        <w:t xml:space="preserve">, Daniel N., </w:t>
      </w:r>
      <w:proofErr w:type="spellStart"/>
      <w:r w:rsidRPr="00F57E73">
        <w:rPr>
          <w:rFonts w:ascii="Times New Roman" w:hAnsi="Times New Roman" w:cs="Times New Roman"/>
          <w:sz w:val="24"/>
          <w:szCs w:val="24"/>
        </w:rPr>
        <w:t>Sawamura</w:t>
      </w:r>
      <w:proofErr w:type="spellEnd"/>
      <w:r w:rsidRPr="00F57E7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57E73">
        <w:rPr>
          <w:rFonts w:ascii="Times New Roman" w:hAnsi="Times New Roman" w:cs="Times New Roman"/>
          <w:sz w:val="24"/>
          <w:szCs w:val="24"/>
        </w:rPr>
        <w:t>Nobuhide</w:t>
      </w:r>
      <w:proofErr w:type="spellEnd"/>
      <w:r w:rsidRPr="00F57E73">
        <w:rPr>
          <w:rFonts w:ascii="Times New Roman" w:hAnsi="Times New Roman" w:cs="Times New Roman"/>
          <w:sz w:val="24"/>
          <w:szCs w:val="24"/>
        </w:rPr>
        <w:t xml:space="preserve">, Shimada, </w:t>
      </w:r>
      <w:proofErr w:type="spellStart"/>
      <w:r w:rsidRPr="00F57E73">
        <w:rPr>
          <w:rFonts w:ascii="Times New Roman" w:hAnsi="Times New Roman" w:cs="Times New Roman"/>
          <w:sz w:val="24"/>
          <w:szCs w:val="24"/>
        </w:rPr>
        <w:t>Kentaro</w:t>
      </w:r>
      <w:proofErr w:type="spellEnd"/>
      <w:r w:rsidRPr="00F57E73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F57E73">
        <w:rPr>
          <w:rFonts w:ascii="Times New Roman" w:hAnsi="Times New Roman" w:cs="Times New Roman"/>
          <w:sz w:val="24"/>
          <w:szCs w:val="24"/>
        </w:rPr>
        <w:t>Malenya</w:t>
      </w:r>
      <w:proofErr w:type="spellEnd"/>
      <w:r w:rsidRPr="00F57E73">
        <w:rPr>
          <w:rFonts w:ascii="Times New Roman" w:hAnsi="Times New Roman" w:cs="Times New Roman"/>
          <w:sz w:val="24"/>
          <w:szCs w:val="24"/>
        </w:rPr>
        <w:t xml:space="preserve">, Francis L. 2015. UPE Policy and Quality of Education in Kenya. In Keiichi Ogawa and </w:t>
      </w:r>
      <w:proofErr w:type="spellStart"/>
      <w:r w:rsidRPr="00F57E73">
        <w:rPr>
          <w:rFonts w:ascii="Times New Roman" w:hAnsi="Times New Roman" w:cs="Times New Roman"/>
          <w:sz w:val="24"/>
          <w:szCs w:val="24"/>
        </w:rPr>
        <w:t>Mikiko</w:t>
      </w:r>
      <w:proofErr w:type="spellEnd"/>
      <w:r w:rsidRPr="00F57E73">
        <w:rPr>
          <w:rFonts w:ascii="Times New Roman" w:hAnsi="Times New Roman" w:cs="Times New Roman"/>
          <w:sz w:val="24"/>
          <w:szCs w:val="24"/>
        </w:rPr>
        <w:t xml:space="preserve"> Nishimura (eds.). </w:t>
      </w:r>
      <w:r w:rsidRPr="00F57E73">
        <w:rPr>
          <w:rFonts w:ascii="Times New Roman" w:hAnsi="Times New Roman" w:cs="Times New Roman"/>
          <w:i/>
          <w:iCs/>
          <w:sz w:val="24"/>
          <w:szCs w:val="24"/>
        </w:rPr>
        <w:t>Comparative Analysis on Universal Primary Education Policy and Practice in Sub-Saharan Africa</w:t>
      </w:r>
      <w:r w:rsidRPr="00F57E73">
        <w:rPr>
          <w:rFonts w:ascii="Times New Roman" w:hAnsi="Times New Roman" w:cs="Times New Roman"/>
          <w:sz w:val="24"/>
          <w:szCs w:val="24"/>
        </w:rPr>
        <w:t>, pp. 135–153. Brill.</w:t>
      </w:r>
    </w:p>
    <w:p w:rsidR="00F57E73" w:rsidRPr="00F57E73" w:rsidRDefault="00F57E73" w:rsidP="00F57E7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57E73">
        <w:rPr>
          <w:rFonts w:ascii="Times New Roman" w:hAnsi="Times New Roman" w:cs="Times New Roman"/>
          <w:sz w:val="24"/>
          <w:szCs w:val="24"/>
        </w:rPr>
        <w:t xml:space="preserve">Stiglitz, Joseph E. 1998. More Instruments and Broader Goals: Moving toward the Post-Washington Consensus. The United Nations University World Institute for Development Economics Research, Helsinki. http://www.wider.unu.edu/ stiglitz.htm </w:t>
      </w:r>
      <w:r w:rsidRPr="00F57E73">
        <w:rPr>
          <w:rFonts w:ascii="Times New Roman" w:hAnsi="Times New Roman" w:cs="Times New Roman"/>
          <w:sz w:val="24"/>
          <w:szCs w:val="24"/>
        </w:rPr>
        <w:t>（</w:t>
      </w:r>
      <w:r w:rsidRPr="00F57E73">
        <w:rPr>
          <w:rFonts w:ascii="Times New Roman" w:hAnsi="Times New Roman" w:cs="Times New Roman"/>
          <w:sz w:val="24"/>
          <w:szCs w:val="24"/>
        </w:rPr>
        <w:t xml:space="preserve">2001/1/15 </w:t>
      </w:r>
      <w:r w:rsidRPr="00F57E73">
        <w:rPr>
          <w:rFonts w:ascii="Times New Roman" w:hAnsi="Times New Roman" w:cs="Times New Roman"/>
          <w:sz w:val="24"/>
          <w:szCs w:val="24"/>
        </w:rPr>
        <w:t>アクセス）</w:t>
      </w:r>
      <w:r w:rsidRPr="00F57E73">
        <w:rPr>
          <w:rFonts w:ascii="Times New Roman" w:hAnsi="Times New Roman" w:cs="Times New Roman"/>
          <w:sz w:val="24"/>
          <w:szCs w:val="24"/>
        </w:rPr>
        <w:t>.</w:t>
      </w:r>
    </w:p>
    <w:p w:rsidR="00F57E73" w:rsidRPr="00F57E73" w:rsidRDefault="00F57E73" w:rsidP="00F57E7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57E73">
        <w:rPr>
          <w:rFonts w:ascii="Times New Roman" w:hAnsi="Times New Roman" w:cs="Times New Roman"/>
          <w:sz w:val="24"/>
          <w:szCs w:val="24"/>
        </w:rPr>
        <w:t xml:space="preserve">Thoburn, John T. 2000. Development Studies Education in Universities in the New Millennium: A United Kingdom Perspective. </w:t>
      </w:r>
      <w:r w:rsidRPr="00F57E73">
        <w:rPr>
          <w:rFonts w:ascii="Times New Roman" w:hAnsi="Times New Roman" w:cs="Times New Roman"/>
          <w:i/>
          <w:iCs/>
          <w:sz w:val="24"/>
          <w:szCs w:val="24"/>
        </w:rPr>
        <w:t>Journal of International Development Studies</w:t>
      </w:r>
      <w:r w:rsidRPr="00F57E73">
        <w:rPr>
          <w:rFonts w:ascii="Times New Roman" w:hAnsi="Times New Roman" w:cs="Times New Roman"/>
          <w:sz w:val="24"/>
          <w:szCs w:val="24"/>
        </w:rPr>
        <w:t>. 9(2):49–62.</w:t>
      </w:r>
    </w:p>
    <w:p w:rsidR="00F57E73" w:rsidRPr="00F57E73" w:rsidRDefault="00F57E73" w:rsidP="00F57E7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57E73">
        <w:rPr>
          <w:rFonts w:ascii="Times New Roman" w:hAnsi="Times New Roman" w:cs="Times New Roman"/>
          <w:sz w:val="24"/>
          <w:szCs w:val="24"/>
        </w:rPr>
        <w:t xml:space="preserve">United Nations. 2017. One Health, September 2017. http://www.who.int/features/qa/one-health/ </w:t>
      </w:r>
      <w:r w:rsidRPr="00F57E73">
        <w:rPr>
          <w:rFonts w:ascii="Times New Roman" w:hAnsi="Times New Roman" w:cs="Times New Roman"/>
          <w:sz w:val="24"/>
          <w:szCs w:val="24"/>
        </w:rPr>
        <w:t>（</w:t>
      </w:r>
      <w:r w:rsidRPr="00F57E73">
        <w:rPr>
          <w:rFonts w:ascii="Times New Roman" w:hAnsi="Times New Roman" w:cs="Times New Roman"/>
          <w:sz w:val="24"/>
          <w:szCs w:val="24"/>
        </w:rPr>
        <w:t xml:space="preserve">2022/12/6 </w:t>
      </w:r>
      <w:r w:rsidRPr="00F57E73">
        <w:rPr>
          <w:rFonts w:ascii="Times New Roman" w:hAnsi="Times New Roman" w:cs="Times New Roman"/>
          <w:sz w:val="24"/>
          <w:szCs w:val="24"/>
        </w:rPr>
        <w:t>アクセス）</w:t>
      </w:r>
      <w:r w:rsidRPr="00F57E73">
        <w:rPr>
          <w:rFonts w:ascii="Times New Roman" w:hAnsi="Times New Roman" w:cs="Times New Roman"/>
          <w:sz w:val="24"/>
          <w:szCs w:val="24"/>
        </w:rPr>
        <w:t>.</w:t>
      </w:r>
    </w:p>
    <w:p w:rsidR="00F57E73" w:rsidRPr="00F57E73" w:rsidRDefault="00F57E73" w:rsidP="00F57E73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57E73">
        <w:rPr>
          <w:rFonts w:ascii="Times New Roman" w:hAnsi="Times New Roman" w:cs="Times New Roman"/>
          <w:sz w:val="24"/>
          <w:szCs w:val="24"/>
        </w:rPr>
        <w:t xml:space="preserve">World Bank. 2000. </w:t>
      </w:r>
      <w:r w:rsidRPr="00F57E73">
        <w:rPr>
          <w:rFonts w:ascii="Times New Roman" w:hAnsi="Times New Roman" w:cs="Times New Roman"/>
          <w:i/>
          <w:iCs/>
          <w:sz w:val="24"/>
          <w:szCs w:val="24"/>
        </w:rPr>
        <w:t>World Development Report 2000/2001: Attacking Poverty</w:t>
      </w:r>
      <w:r w:rsidRPr="00F57E73">
        <w:rPr>
          <w:rFonts w:ascii="Times New Roman" w:hAnsi="Times New Roman" w:cs="Times New Roman"/>
          <w:sz w:val="24"/>
          <w:szCs w:val="24"/>
        </w:rPr>
        <w:t>. New York: Oxford University Press.</w:t>
      </w:r>
    </w:p>
    <w:p w:rsidR="0072772D" w:rsidRPr="00F85552" w:rsidRDefault="005604B0">
      <w:pPr>
        <w:rPr>
          <w:rFonts w:ascii="Times New Roman" w:hAnsi="Times New Roman" w:cs="Times New Roman"/>
          <w:sz w:val="24"/>
          <w:szCs w:val="24"/>
        </w:rPr>
      </w:pPr>
      <w:r w:rsidRPr="00F85552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72772D" w:rsidRPr="00F85552">
      <w:pgSz w:w="11906" w:h="16838"/>
      <w:pgMar w:top="1985" w:right="1701" w:bottom="1701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035BF5" w:rsidRDefault="00035BF5" w:rsidP="005604B0">
      <w:pPr>
        <w:spacing w:after="0" w:line="240" w:lineRule="auto"/>
      </w:pPr>
      <w:r>
        <w:separator/>
      </w:r>
    </w:p>
  </w:endnote>
  <w:endnote w:type="continuationSeparator" w:id="0">
    <w:p w:rsidR="00035BF5" w:rsidRDefault="00035BF5" w:rsidP="005604B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HGP明朝B">
    <w:altName w:val="游ゴシック"/>
    <w:panose1 w:val="02020800000000000000"/>
    <w:charset w:val="80"/>
    <w:family w:val="roman"/>
    <w:pitch w:val="variable"/>
    <w:sig w:usb0="80000281" w:usb1="28C76CF8" w:usb2="00000010" w:usb3="00000000" w:csb0="00020000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035BF5" w:rsidRDefault="00035BF5" w:rsidP="005604B0">
      <w:pPr>
        <w:spacing w:after="0" w:line="240" w:lineRule="auto"/>
      </w:pPr>
      <w:r>
        <w:separator/>
      </w:r>
    </w:p>
  </w:footnote>
  <w:footnote w:type="continuationSeparator" w:id="0">
    <w:p w:rsidR="00035BF5" w:rsidRDefault="00035BF5" w:rsidP="005604B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5C34907"/>
    <w:multiLevelType w:val="multilevel"/>
    <w:tmpl w:val="6B2E2806"/>
    <w:lvl w:ilvl="0">
      <w:start w:val="1"/>
      <w:numFmt w:val="decimal"/>
      <w:pStyle w:val="jasidsection"/>
      <w:lvlText w:val="%1."/>
      <w:lvlJc w:val="left"/>
      <w:pPr>
        <w:ind w:left="425" w:hanging="425"/>
      </w:pPr>
      <w:rPr>
        <w:rFonts w:ascii="Times New Roman" w:hAnsi="Times New Roman" w:hint="default"/>
      </w:rPr>
    </w:lvl>
    <w:lvl w:ilvl="1">
      <w:start w:val="1"/>
      <w:numFmt w:val="decimal"/>
      <w:pStyle w:val="jasidsubsection"/>
      <w:lvlText w:val="%1.%2"/>
      <w:lvlJc w:val="left"/>
      <w:pPr>
        <w:ind w:left="992" w:hanging="567"/>
      </w:pPr>
    </w:lvl>
    <w:lvl w:ilvl="2">
      <w:start w:val="1"/>
      <w:numFmt w:val="decimal"/>
      <w:pStyle w:val="jasidsubsubsection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num w:numId="1">
    <w:abstractNumId w:val="0"/>
  </w:num>
  <w:num w:numId="2">
    <w:abstractNumId w:val="0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0"/>
  <w:proofState w:spelling="clean" w:grammar="dirty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LYwNTIxNzU2tTQyNjNX0lEKTi0uzszPAymwqAUA7VVuGSwAAAA="/>
  </w:docVars>
  <w:rsids>
    <w:rsidRoot w:val="00172392"/>
    <w:rsid w:val="00035BF5"/>
    <w:rsid w:val="00040E4E"/>
    <w:rsid w:val="000439AD"/>
    <w:rsid w:val="00061ADB"/>
    <w:rsid w:val="00070AE8"/>
    <w:rsid w:val="00071B6E"/>
    <w:rsid w:val="00075D36"/>
    <w:rsid w:val="000A70AF"/>
    <w:rsid w:val="001000AF"/>
    <w:rsid w:val="0012134C"/>
    <w:rsid w:val="00147D32"/>
    <w:rsid w:val="00166331"/>
    <w:rsid w:val="00172392"/>
    <w:rsid w:val="00176AC9"/>
    <w:rsid w:val="001775D7"/>
    <w:rsid w:val="001F19AC"/>
    <w:rsid w:val="001F6DF5"/>
    <w:rsid w:val="00210BFC"/>
    <w:rsid w:val="00243AE2"/>
    <w:rsid w:val="002644DE"/>
    <w:rsid w:val="002814AB"/>
    <w:rsid w:val="002926F0"/>
    <w:rsid w:val="002D1341"/>
    <w:rsid w:val="002E5C1E"/>
    <w:rsid w:val="00301EDC"/>
    <w:rsid w:val="00306955"/>
    <w:rsid w:val="00311BD3"/>
    <w:rsid w:val="00313920"/>
    <w:rsid w:val="00317CA8"/>
    <w:rsid w:val="003808A0"/>
    <w:rsid w:val="00397A84"/>
    <w:rsid w:val="003B6AAD"/>
    <w:rsid w:val="003D4006"/>
    <w:rsid w:val="004064ED"/>
    <w:rsid w:val="00432A9F"/>
    <w:rsid w:val="004464B0"/>
    <w:rsid w:val="00490EA1"/>
    <w:rsid w:val="004A52B4"/>
    <w:rsid w:val="004A530E"/>
    <w:rsid w:val="004B14AB"/>
    <w:rsid w:val="004C2110"/>
    <w:rsid w:val="004E4AC5"/>
    <w:rsid w:val="004F145D"/>
    <w:rsid w:val="00505774"/>
    <w:rsid w:val="005118C7"/>
    <w:rsid w:val="00560015"/>
    <w:rsid w:val="005604B0"/>
    <w:rsid w:val="005A1AB4"/>
    <w:rsid w:val="005E0B42"/>
    <w:rsid w:val="005E1A97"/>
    <w:rsid w:val="005F0CE7"/>
    <w:rsid w:val="005F4B12"/>
    <w:rsid w:val="00603298"/>
    <w:rsid w:val="006205B0"/>
    <w:rsid w:val="006445C1"/>
    <w:rsid w:val="006C61A6"/>
    <w:rsid w:val="006F33E7"/>
    <w:rsid w:val="00720E18"/>
    <w:rsid w:val="007261CC"/>
    <w:rsid w:val="0072772D"/>
    <w:rsid w:val="00743226"/>
    <w:rsid w:val="00744F0E"/>
    <w:rsid w:val="00747861"/>
    <w:rsid w:val="007514CD"/>
    <w:rsid w:val="007521E6"/>
    <w:rsid w:val="007549F6"/>
    <w:rsid w:val="00794FAD"/>
    <w:rsid w:val="007A033A"/>
    <w:rsid w:val="007B11CE"/>
    <w:rsid w:val="007C326C"/>
    <w:rsid w:val="007C5F85"/>
    <w:rsid w:val="007C7A3B"/>
    <w:rsid w:val="007E4434"/>
    <w:rsid w:val="0084778D"/>
    <w:rsid w:val="0087408E"/>
    <w:rsid w:val="008F41A7"/>
    <w:rsid w:val="00902024"/>
    <w:rsid w:val="00913BD9"/>
    <w:rsid w:val="00926556"/>
    <w:rsid w:val="00937C35"/>
    <w:rsid w:val="00945712"/>
    <w:rsid w:val="00947A90"/>
    <w:rsid w:val="00984278"/>
    <w:rsid w:val="009C11B5"/>
    <w:rsid w:val="009C6E5C"/>
    <w:rsid w:val="009D1682"/>
    <w:rsid w:val="00A62917"/>
    <w:rsid w:val="00A642AF"/>
    <w:rsid w:val="00AB17BE"/>
    <w:rsid w:val="00AF39E6"/>
    <w:rsid w:val="00AF65A6"/>
    <w:rsid w:val="00B05C1B"/>
    <w:rsid w:val="00B3645F"/>
    <w:rsid w:val="00B510FB"/>
    <w:rsid w:val="00BA09B9"/>
    <w:rsid w:val="00BB1C4E"/>
    <w:rsid w:val="00BB34FD"/>
    <w:rsid w:val="00BF6DFA"/>
    <w:rsid w:val="00BF76AA"/>
    <w:rsid w:val="00C01FE1"/>
    <w:rsid w:val="00C143C8"/>
    <w:rsid w:val="00C33A7F"/>
    <w:rsid w:val="00C4457F"/>
    <w:rsid w:val="00C53BA8"/>
    <w:rsid w:val="00C563AA"/>
    <w:rsid w:val="00C6320B"/>
    <w:rsid w:val="00C640F5"/>
    <w:rsid w:val="00C65827"/>
    <w:rsid w:val="00CA1048"/>
    <w:rsid w:val="00CA1F67"/>
    <w:rsid w:val="00CB0BEC"/>
    <w:rsid w:val="00CB51AB"/>
    <w:rsid w:val="00CB6E83"/>
    <w:rsid w:val="00CD0260"/>
    <w:rsid w:val="00CF0DCA"/>
    <w:rsid w:val="00D05BA0"/>
    <w:rsid w:val="00D93519"/>
    <w:rsid w:val="00DD4294"/>
    <w:rsid w:val="00DE26AA"/>
    <w:rsid w:val="00E76B83"/>
    <w:rsid w:val="00EA1DFC"/>
    <w:rsid w:val="00EA44CC"/>
    <w:rsid w:val="00EA7270"/>
    <w:rsid w:val="00EE05F3"/>
    <w:rsid w:val="00EF1704"/>
    <w:rsid w:val="00F3084A"/>
    <w:rsid w:val="00F57E73"/>
    <w:rsid w:val="00F85552"/>
    <w:rsid w:val="00FA0D9E"/>
    <w:rsid w:val="00FB12DA"/>
    <w:rsid w:val="00FD60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45EB130F"/>
  <w15:chartTrackingRefBased/>
  <w15:docId w15:val="{97E106CF-71E3-4830-8C03-81E7D2CF0C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4E4AC5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jasidparagraph">
    <w:name w:val="jasid.paragraph"/>
    <w:basedOn w:val="ListParagraph"/>
    <w:link w:val="jasidparagraphChar"/>
    <w:qFormat/>
    <w:rsid w:val="007C326C"/>
    <w:pPr>
      <w:widowControl w:val="0"/>
      <w:spacing w:after="0" w:line="240" w:lineRule="auto"/>
      <w:ind w:left="0" w:firstLine="426"/>
      <w:contextualSpacing w:val="0"/>
      <w:jc w:val="both"/>
    </w:pPr>
    <w:rPr>
      <w:rFonts w:ascii="Times New Roman" w:eastAsia="ＭＳ 明朝" w:hAnsi="Times New Roman" w:cs="Times New Roman"/>
      <w:kern w:val="2"/>
      <w:sz w:val="21"/>
    </w:rPr>
  </w:style>
  <w:style w:type="character" w:customStyle="1" w:styleId="jasidparagraphChar">
    <w:name w:val="jasid.paragraph Char"/>
    <w:basedOn w:val="DefaultParagraphFont"/>
    <w:link w:val="jasidparagraph"/>
    <w:rsid w:val="007C326C"/>
    <w:rPr>
      <w:rFonts w:ascii="Times New Roman" w:eastAsia="ＭＳ 明朝" w:hAnsi="Times New Roman" w:cs="Times New Roman"/>
      <w:kern w:val="2"/>
      <w:sz w:val="21"/>
    </w:rPr>
  </w:style>
  <w:style w:type="paragraph" w:styleId="ListParagraph">
    <w:name w:val="List Paragraph"/>
    <w:basedOn w:val="Normal"/>
    <w:uiPriority w:val="34"/>
    <w:qFormat/>
    <w:rsid w:val="007C326C"/>
    <w:pPr>
      <w:ind w:left="720"/>
      <w:contextualSpacing/>
    </w:pPr>
  </w:style>
  <w:style w:type="paragraph" w:customStyle="1" w:styleId="jasidsection">
    <w:name w:val="jasid.section"/>
    <w:basedOn w:val="Normal"/>
    <w:link w:val="jasidsectionChar"/>
    <w:qFormat/>
    <w:rsid w:val="007C326C"/>
    <w:pPr>
      <w:widowControl w:val="0"/>
      <w:numPr>
        <w:numId w:val="3"/>
      </w:numPr>
      <w:tabs>
        <w:tab w:val="left" w:pos="567"/>
      </w:tabs>
      <w:spacing w:after="0" w:line="240" w:lineRule="auto"/>
      <w:jc w:val="both"/>
    </w:pPr>
    <w:rPr>
      <w:rFonts w:ascii="Times New Roman" w:eastAsia="HGP明朝B" w:hAnsi="Times New Roman" w:cs="Times New Roman"/>
      <w:kern w:val="2"/>
      <w:sz w:val="21"/>
      <w:szCs w:val="21"/>
    </w:rPr>
  </w:style>
  <w:style w:type="character" w:customStyle="1" w:styleId="jasidsectionChar">
    <w:name w:val="jasid.section Char"/>
    <w:basedOn w:val="DefaultParagraphFont"/>
    <w:link w:val="jasid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ection">
    <w:name w:val="jasid.subsection"/>
    <w:basedOn w:val="jasidsection"/>
    <w:link w:val="jasidsubsectionChar"/>
    <w:qFormat/>
    <w:rsid w:val="007C326C"/>
    <w:pPr>
      <w:numPr>
        <w:ilvl w:val="1"/>
      </w:numPr>
      <w:tabs>
        <w:tab w:val="clear" w:pos="567"/>
        <w:tab w:val="left" w:pos="426"/>
      </w:tabs>
    </w:pPr>
  </w:style>
  <w:style w:type="character" w:customStyle="1" w:styleId="jasidsubsectionChar">
    <w:name w:val="jasid.subsection Char"/>
    <w:basedOn w:val="jasidsectionChar"/>
    <w:link w:val="jasid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ubsection">
    <w:name w:val="jasid.subsubsection"/>
    <w:basedOn w:val="jasidsubsection"/>
    <w:link w:val="jasidsubsubsectionChar"/>
    <w:qFormat/>
    <w:rsid w:val="007C326C"/>
    <w:pPr>
      <w:numPr>
        <w:ilvl w:val="2"/>
      </w:numPr>
    </w:pPr>
  </w:style>
  <w:style w:type="character" w:customStyle="1" w:styleId="jasidsubsubsectionChar">
    <w:name w:val="jasid.subsubsection Char"/>
    <w:basedOn w:val="jasidsubsectionChar"/>
    <w:link w:val="jasidsub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rdate">
    <w:name w:val="r.date"/>
    <w:basedOn w:val="Normal"/>
    <w:qFormat/>
    <w:rsid w:val="00B05C1B"/>
    <w:pPr>
      <w:widowControl w:val="0"/>
      <w:spacing w:after="0" w:line="240" w:lineRule="auto"/>
      <w:jc w:val="both"/>
    </w:pPr>
    <w:rPr>
      <w:rFonts w:ascii="Times New Roman" w:hAnsi="Times New Roman" w:cs="Times New Roman"/>
      <w:kern w:val="2"/>
      <w:sz w:val="21"/>
      <w:bdr w:val="single" w:sz="4" w:space="0" w:color="FF0000"/>
    </w:rPr>
  </w:style>
  <w:style w:type="paragraph" w:customStyle="1" w:styleId="rtype">
    <w:name w:val="r.type"/>
    <w:basedOn w:val="rdate"/>
    <w:qFormat/>
    <w:rsid w:val="00B05C1B"/>
    <w:rPr>
      <w:b/>
      <w:color w:val="FF0000"/>
      <w:u w:val="single"/>
      <w:bdr w:val="none" w:sz="0" w:space="0" w:color="auto"/>
    </w:rPr>
  </w:style>
  <w:style w:type="paragraph" w:styleId="Bibliography">
    <w:name w:val="Bibliography"/>
    <w:basedOn w:val="Normal"/>
    <w:next w:val="Normal"/>
    <w:uiPriority w:val="37"/>
    <w:unhideWhenUsed/>
    <w:rsid w:val="0072772D"/>
    <w:pPr>
      <w:spacing w:after="0" w:line="240" w:lineRule="auto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604B0"/>
  </w:style>
  <w:style w:type="paragraph" w:styleId="Footer">
    <w:name w:val="footer"/>
    <w:basedOn w:val="Normal"/>
    <w:link w:val="Foot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604B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36</TotalTime>
  <Pages>1</Pages>
  <Words>5442</Words>
  <Characters>31022</Characters>
  <Application>Microsoft Office Word</Application>
  <DocSecurity>0</DocSecurity>
  <Lines>258</Lines>
  <Paragraphs>7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3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iariniaina</dc:creator>
  <cp:keywords/>
  <dc:description/>
  <cp:lastModifiedBy>Andriariniaina</cp:lastModifiedBy>
  <cp:revision>39</cp:revision>
  <dcterms:created xsi:type="dcterms:W3CDTF">2022-11-25T12:21:00Z</dcterms:created>
  <dcterms:modified xsi:type="dcterms:W3CDTF">2022-12-08T07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8"&gt;&lt;session id="ADCAQveV"/&gt;&lt;style id="http://www.zotero.org/styles/chicago-author-date-kyosei-ja" hasBibliography="1" bibliographyStyleHasBeenSet="1"/&gt;&lt;prefs&gt;&lt;pref name="fieldType" value="Field"/&gt;&lt;/prefs&gt;&lt;/data&gt;</vt:lpwstr>
  </property>
</Properties>
</file>